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478574" w14:textId="77777777" w:rsidR="00D75A61" w:rsidRPr="00D76621" w:rsidRDefault="00387176">
      <w:pPr>
        <w:jc w:val="left"/>
        <w:rPr>
          <w:b/>
        </w:rPr>
      </w:pPr>
      <w:r w:rsidRPr="00D76621">
        <w:rPr>
          <w:rFonts w:hint="eastAsia"/>
          <w:b/>
        </w:rPr>
        <w:t>Running title</w:t>
      </w:r>
    </w:p>
    <w:p w14:paraId="71D78ACE" w14:textId="77777777"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14:paraId="74F4EE9A" w14:textId="77777777" w:rsidR="00D75A61" w:rsidRDefault="00B545C0">
      <w:pPr>
        <w:pStyle w:val="a3"/>
        <w:numPr>
          <w:ilvl w:val="0"/>
          <w:numId w:val="20"/>
        </w:numPr>
        <w:jc w:val="left"/>
      </w:pPr>
      <w:r>
        <w:t>A predator in need is a predator indeed</w:t>
      </w:r>
    </w:p>
    <w:p w14:paraId="73728E31" w14:textId="77777777" w:rsidR="00D75A61" w:rsidRPr="00CA37AF" w:rsidRDefault="00B545C0">
      <w:pPr>
        <w:pStyle w:val="a3"/>
        <w:numPr>
          <w:ilvl w:val="0"/>
          <w:numId w:val="20"/>
        </w:numPr>
        <w:jc w:val="left"/>
      </w:pPr>
      <w:r>
        <w:t xml:space="preserve">Generalist predators are specialists when things matter (during high </w:t>
      </w:r>
      <w:r w:rsidRPr="00CA37AF">
        <w:t>pest density)</w:t>
      </w:r>
    </w:p>
    <w:p w14:paraId="0CC5DE92" w14:textId="77777777" w:rsidR="00D75A61" w:rsidRPr="00CA37AF" w:rsidRDefault="00D75A61">
      <w:pPr>
        <w:jc w:val="left"/>
        <w:rPr>
          <w:b/>
        </w:rPr>
      </w:pPr>
    </w:p>
    <w:p w14:paraId="1DF848C1" w14:textId="77777777" w:rsidR="00D75A61" w:rsidRPr="00CA37AF" w:rsidRDefault="00387176">
      <w:pPr>
        <w:jc w:val="left"/>
        <w:rPr>
          <w:b/>
        </w:rPr>
      </w:pPr>
      <w:r w:rsidRPr="00CA37AF">
        <w:rPr>
          <w:rFonts w:hint="eastAsia"/>
          <w:b/>
        </w:rPr>
        <w:t>Abstract</w:t>
      </w:r>
    </w:p>
    <w:p w14:paraId="590BD30D" w14:textId="77777777"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14:paraId="5670618C" w14:textId="77777777" w:rsidR="00686574" w:rsidRDefault="00686574" w:rsidP="00686574">
      <w:pPr>
        <w:pStyle w:val="a3"/>
        <w:numPr>
          <w:ilvl w:val="0"/>
          <w:numId w:val="21"/>
        </w:numPr>
        <w:jc w:val="left"/>
        <w:rPr>
          <w:ins w:id="0" w:author="CK NTU" w:date="2021-07-05T19:05:00Z"/>
        </w:rPr>
      </w:pPr>
      <w:ins w:id="1" w:author="CK NTU" w:date="2021-07-05T19:05:00Z">
        <w: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ins>
    </w:p>
    <w:p w14:paraId="35AC89BE" w14:textId="77777777" w:rsidR="00D75A61" w:rsidRDefault="00D75A61">
      <w:pPr>
        <w:jc w:val="left"/>
        <w:rPr>
          <w:color w:val="FF0000"/>
        </w:rPr>
      </w:pPr>
      <w:bookmarkStart w:id="2" w:name="_GoBack"/>
      <w:bookmarkEnd w:id="2"/>
    </w:p>
    <w:p w14:paraId="372D06B4" w14:textId="77777777" w:rsidR="00D75A61" w:rsidRDefault="00D42777">
      <w:pPr>
        <w:jc w:val="left"/>
        <w:rPr>
          <w:b/>
          <w:color w:val="FF0000"/>
        </w:rPr>
      </w:pPr>
      <w:r w:rsidRPr="00BA1E0E">
        <w:rPr>
          <w:b/>
          <w:color w:val="FF0000"/>
        </w:rPr>
        <w:br w:type="page"/>
      </w:r>
    </w:p>
    <w:p w14:paraId="55670892" w14:textId="77777777" w:rsidR="00D75A61" w:rsidRPr="00D76621" w:rsidRDefault="00D42777">
      <w:pPr>
        <w:jc w:val="left"/>
        <w:rPr>
          <w:b/>
        </w:rPr>
      </w:pPr>
      <w:r w:rsidRPr="00D76621">
        <w:rPr>
          <w:rFonts w:hint="eastAsia"/>
          <w:b/>
        </w:rPr>
        <w:lastRenderedPageBreak/>
        <w:t>Introduction</w:t>
      </w:r>
    </w:p>
    <w:p w14:paraId="6CC0B96E" w14:textId="77777777" w:rsidR="008D0865" w:rsidRDefault="00B07291" w:rsidP="002A056D">
      <w:pPr>
        <w:pStyle w:val="a3"/>
        <w:numPr>
          <w:ilvl w:val="0"/>
          <w:numId w:val="6"/>
        </w:numPr>
        <w:jc w:val="left"/>
        <w:rPr>
          <w:color w:val="00B0F0"/>
        </w:rPr>
      </w:pPr>
      <w:r>
        <w:rPr>
          <w:color w:val="00B0F0"/>
        </w:rPr>
        <w:t xml:space="preserve">[Importance of biocontrol] </w:t>
      </w:r>
    </w:p>
    <w:p w14:paraId="38969C7C" w14:textId="77777777" w:rsidR="00CB5F00" w:rsidRDefault="00A41E3E" w:rsidP="005B7601">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14:paraId="04FE0DB4" w14:textId="77777777" w:rsidR="008D0865" w:rsidRDefault="00B07291" w:rsidP="00312541">
      <w:pPr>
        <w:pStyle w:val="a3"/>
        <w:numPr>
          <w:ilvl w:val="0"/>
          <w:numId w:val="6"/>
        </w:numPr>
        <w:jc w:val="left"/>
        <w:rPr>
          <w:color w:val="00B0F0"/>
        </w:rPr>
      </w:pPr>
      <w:r>
        <w:rPr>
          <w:color w:val="00B0F0"/>
        </w:rPr>
        <w:t xml:space="preserve">[Importance of GAPs] </w:t>
      </w:r>
    </w:p>
    <w:p w14:paraId="21605EE6" w14:textId="77777777"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14:paraId="0925735A" w14:textId="77777777"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14:paraId="7CC6F658" w14:textId="77777777" w:rsidR="00881CB9" w:rsidRDefault="00B07291" w:rsidP="00BA3F34">
      <w:pPr>
        <w:pStyle w:val="a3"/>
        <w:numPr>
          <w:ilvl w:val="0"/>
          <w:numId w:val="6"/>
        </w:numPr>
        <w:jc w:val="left"/>
        <w:rPr>
          <w:color w:val="00B0F0"/>
        </w:rPr>
      </w:pPr>
      <w:r>
        <w:rPr>
          <w:color w:val="00B0F0"/>
        </w:rPr>
        <w:t xml:space="preserve">[Knowledge gaps] </w:t>
      </w:r>
    </w:p>
    <w:p w14:paraId="77E58613" w14:textId="77777777"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14:paraId="3B558DB3" w14:textId="77777777"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14:paraId="5C29DD2C" w14:textId="77777777"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14:paraId="4D16D652" w14:textId="77777777"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14:paraId="0028F2DE" w14:textId="77777777"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14:paraId="3DF9D16A" w14:textId="77777777" w:rsidR="00D75A61" w:rsidRDefault="002728E7">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14:paraId="33E3B424" w14:textId="77777777"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14:paraId="418288C4" w14:textId="77777777" w:rsidR="00D75A61" w:rsidRDefault="0068273F">
      <w:pPr>
        <w:jc w:val="left"/>
        <w:rPr>
          <w:b/>
        </w:rPr>
      </w:pPr>
      <w:r w:rsidRPr="003D1641">
        <w:rPr>
          <w:rFonts w:hint="eastAsia"/>
          <w:b/>
        </w:rPr>
        <w:tab/>
      </w:r>
    </w:p>
    <w:p w14:paraId="47C5B02D" w14:textId="77777777" w:rsidR="00D75A61" w:rsidRDefault="00621330">
      <w:pPr>
        <w:jc w:val="left"/>
        <w:rPr>
          <w:b/>
        </w:rPr>
      </w:pPr>
      <w:r>
        <w:rPr>
          <w:b/>
        </w:rPr>
        <w:br w:type="page"/>
      </w:r>
    </w:p>
    <w:p w14:paraId="06049A8C" w14:textId="77777777"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road overview of biocontrol</w:t>
      </w:r>
      <w:r>
        <w:rPr>
          <w:rFonts w:hint="eastAsia"/>
          <w:color w:val="00B0F0"/>
        </w:rPr>
        <w:t xml:space="preserve"> in the past and in the modern days</w:t>
      </w:r>
      <w:r w:rsidRPr="00994F5A">
        <w:rPr>
          <w:rFonts w:hint="eastAsia"/>
          <w:color w:val="00B0F0"/>
        </w:rPr>
        <w:t>]</w:t>
      </w:r>
      <w:r>
        <w:rPr>
          <w:rFonts w:hint="eastAsia"/>
        </w:rPr>
        <w:t xml:space="preserve"> </w:t>
      </w:r>
    </w:p>
    <w:p w14:paraId="79A9AB6C" w14:textId="77777777"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81073A"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81073A" w:rsidRPr="00316D0F">
        <w:fldChar w:fldCharType="separate"/>
      </w:r>
      <w:r w:rsidR="00B427AC" w:rsidRPr="00316D0F">
        <w:rPr>
          <w:noProof/>
        </w:rPr>
        <w:t>(Huang and Yang 1987)</w:t>
      </w:r>
      <w:r w:rsidR="0081073A"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81073A">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81073A">
        <w:fldChar w:fldCharType="separate"/>
      </w:r>
      <w:r w:rsidR="00AB7B53">
        <w:rPr>
          <w:noProof/>
        </w:rPr>
        <w:t>(Geiger et al. 2010, Kehoe et al. 2017)</w:t>
      </w:r>
      <w:r w:rsidR="0081073A">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81073A">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81073A">
        <w:fldChar w:fldCharType="separate"/>
      </w:r>
      <w:r w:rsidR="00AB7B53">
        <w:rPr>
          <w:noProof/>
        </w:rPr>
        <w:t>(Campbell et al. 2017)</w:t>
      </w:r>
      <w:r w:rsidR="0081073A">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81073A">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81073A">
        <w:fldChar w:fldCharType="separate"/>
      </w:r>
      <w:r w:rsidR="00AB7B53">
        <w:rPr>
          <w:noProof/>
        </w:rPr>
        <w:t>(Gomiero et al. 2011)</w:t>
      </w:r>
      <w:r w:rsidR="0081073A">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14:paraId="7D2241C5" w14:textId="77777777" w:rsidR="004539A5" w:rsidRDefault="00807074">
      <w:pPr>
        <w:jc w:val="left"/>
        <w:rPr>
          <w:color w:val="000000" w:themeColor="text1"/>
        </w:rPr>
      </w:pPr>
      <w:r w:rsidRPr="008E1400">
        <w:rPr>
          <w:rFonts w:hint="eastAsia"/>
          <w:color w:val="000000" w:themeColor="text1"/>
        </w:rPr>
        <w:tab/>
      </w:r>
    </w:p>
    <w:p w14:paraId="2642265E" w14:textId="77777777" w:rsidR="004539A5" w:rsidRDefault="004539A5">
      <w:pPr>
        <w:jc w:val="left"/>
        <w:rPr>
          <w:color w:val="000000" w:themeColor="text1"/>
        </w:rPr>
      </w:pPr>
    </w:p>
    <w:p w14:paraId="52C6AB1B" w14:textId="77777777"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14:paraId="2A9F052C" w14:textId="77777777"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81073A"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1073A" w:rsidRPr="00E63119">
        <w:rPr>
          <w:color w:val="000000" w:themeColor="text1"/>
        </w:rPr>
        <w:fldChar w:fldCharType="separate"/>
      </w:r>
      <w:r w:rsidR="006C3645" w:rsidRPr="00E63119">
        <w:rPr>
          <w:noProof/>
          <w:color w:val="000000" w:themeColor="text1"/>
        </w:rPr>
        <w:t>(Stiling and Cornelissen 2005)</w:t>
      </w:r>
      <w:r w:rsidR="0081073A"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81073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ZXJpb2RpY2FsPjxmdWxsLXRpdGxlPkFu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</w:fldData>
        </w:fldChar>
      </w:r>
      <w:r w:rsidR="001F1840">
        <w:rPr>
          <w:color w:val="000000" w:themeColor="text1"/>
        </w:rPr>
        <w:instrText xml:space="preserve"> ADDIN EN.CITE </w:instrText>
      </w:r>
      <w:r w:rsidR="0081073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ZXJpb2RpY2FsPjxmdWxsLXRpdGxlPkFu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</w:fldData>
        </w:fldChar>
      </w:r>
      <w:r w:rsidR="001F1840">
        <w:rPr>
          <w:color w:val="000000" w:themeColor="text1"/>
        </w:rPr>
        <w:instrText xml:space="preserve"> ADDIN EN.CITE.DATA </w:instrText>
      </w:r>
      <w:r w:rsidR="0081073A">
        <w:rPr>
          <w:color w:val="000000" w:themeColor="text1"/>
        </w:rPr>
      </w:r>
      <w:r w:rsidR="0081073A">
        <w:rPr>
          <w:color w:val="000000" w:themeColor="text1"/>
        </w:rPr>
        <w:fldChar w:fldCharType="end"/>
      </w:r>
      <w:r w:rsidR="0081073A">
        <w:rPr>
          <w:color w:val="000000" w:themeColor="text1"/>
        </w:rPr>
      </w:r>
      <w:r w:rsidR="0081073A">
        <w:rPr>
          <w:color w:val="000000" w:themeColor="text1"/>
        </w:rPr>
        <w:fldChar w:fldCharType="separate"/>
      </w:r>
      <w:r w:rsidR="0010424A">
        <w:rPr>
          <w:noProof/>
          <w:color w:val="000000" w:themeColor="text1"/>
        </w:rPr>
        <w:t>(Symondson et al. 2002, Stiling and Cornelissen 2005, Michalko et al. 2019)</w:t>
      </w:r>
      <w:r w:rsidR="0081073A">
        <w:rPr>
          <w:color w:val="000000" w:themeColor="text1"/>
        </w:rPr>
        <w:fldChar w:fldCharType="end"/>
      </w:r>
      <w:r w:rsidR="00EA7FB8">
        <w:rPr>
          <w:noProof/>
          <w:color w:val="000000" w:themeColor="text1"/>
        </w:rPr>
        <w:t xml:space="preserve"> </w:t>
      </w:r>
      <w:r w:rsidR="00485588" w:rsidRPr="00EB1E1E">
        <w:rPr>
          <w:color w:val="00B050"/>
        </w:rPr>
        <w:t>Hsu et al. 2021</w:t>
      </w:r>
      <w:r w:rsidR="00472E1E">
        <w:rPr>
          <w:color w:val="000000" w:themeColor="text1"/>
        </w:rPr>
        <w:t>.</w:t>
      </w:r>
      <w:r w:rsidR="00EA7FB8">
        <w:rPr>
          <w:color w:val="000000" w:themeColor="text1"/>
        </w:rPr>
        <w:t xml:space="preserve"> 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81073A"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81073A" w:rsidRPr="0076569B">
        <w:rPr>
          <w:color w:val="000000" w:themeColor="text1"/>
        </w:rPr>
        <w:fldChar w:fldCharType="separate"/>
      </w:r>
      <w:r w:rsidR="0086784F" w:rsidRPr="0076569B">
        <w:rPr>
          <w:noProof/>
          <w:color w:val="000000" w:themeColor="text1"/>
        </w:rPr>
        <w:t>(Symondson et al. 2002)</w:t>
      </w:r>
      <w:r w:rsidR="0081073A"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81073A"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1073A" w:rsidRPr="0076569B">
        <w:rPr>
          <w:color w:val="000000" w:themeColor="text1"/>
        </w:rPr>
        <w:fldChar w:fldCharType="separate"/>
      </w:r>
      <w:r w:rsidR="0086784F" w:rsidRPr="0076569B">
        <w:rPr>
          <w:noProof/>
          <w:color w:val="000000" w:themeColor="text1"/>
        </w:rPr>
        <w:t>(Stiling and Cornelissen 2005)</w:t>
      </w:r>
      <w:r w:rsidR="0081073A" w:rsidRPr="0076569B">
        <w:rPr>
          <w:color w:val="000000" w:themeColor="text1"/>
        </w:rPr>
        <w:fldChar w:fldCharType="end"/>
      </w:r>
      <w:r w:rsidR="0086784F" w:rsidRPr="0076569B">
        <w:rPr>
          <w:rFonts w:hint="eastAsia"/>
          <w:color w:val="000000" w:themeColor="text1"/>
        </w:rPr>
        <w:t>.</w:t>
      </w:r>
    </w:p>
    <w:p w14:paraId="31964513" w14:textId="77777777" w:rsidR="00D75A61" w:rsidRDefault="00D75A61">
      <w:pPr>
        <w:jc w:val="left"/>
        <w:rPr>
          <w:color w:val="000000" w:themeColor="text1"/>
        </w:rPr>
      </w:pPr>
    </w:p>
    <w:p w14:paraId="6CE4A671" w14:textId="77777777" w:rsidR="00833D82" w:rsidRDefault="00C84018" w:rsidP="00B37758">
      <w:pPr>
        <w:jc w:val="left"/>
        <w:rPr>
          <w:color w:val="00B0F0"/>
        </w:rPr>
      </w:pPr>
      <w:r w:rsidRPr="00AB59E2">
        <w:rPr>
          <w:color w:val="00B0F0"/>
        </w:rPr>
        <w:t>[Current knowledge gaps in biocontrol by generalist predators]</w:t>
      </w:r>
    </w:p>
    <w:p w14:paraId="1AD23444" w14:textId="77777777"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14:paraId="0D2BC7E2" w14:textId="77777777"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81073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81073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81073A" w:rsidRPr="00AC251C">
        <w:fldChar w:fldCharType="end"/>
      </w:r>
      <w:r w:rsidR="0081073A" w:rsidRPr="00AC251C">
        <w:fldChar w:fldCharType="separate"/>
      </w:r>
      <w:r w:rsidR="00F92EC7" w:rsidRPr="00AC251C">
        <w:rPr>
          <w:noProof/>
        </w:rPr>
        <w:t>(Eitzinger and Traugott 2011, Ingrao et al. 2017, Albertini et al. 2018)</w:t>
      </w:r>
      <w:r w:rsidR="0081073A" w:rsidRPr="00AC251C">
        <w:fldChar w:fldCharType="end"/>
      </w:r>
      <w:r w:rsidR="00F430D1">
        <w:t xml:space="preserve">, very few have </w:t>
      </w:r>
      <w:r w:rsidR="00746E3E">
        <w:t>quantif</w:t>
      </w:r>
      <w:r w:rsidR="00C163EA">
        <w:t>ied</w:t>
      </w:r>
      <w:r w:rsidR="00044150" w:rsidRPr="006200DB">
        <w:t xml:space="preserve"> the</w:t>
      </w:r>
      <w:r w:rsidR="00C163EA">
        <w:t>se predators’</w:t>
      </w:r>
      <w:r w:rsidR="00044150" w:rsidRPr="006200DB">
        <w:t xml:space="preserve"> diet compositions</w:t>
      </w:r>
      <w:r w:rsidR="00C163EA">
        <w:t xml:space="preserve"> over growth season</w:t>
      </w:r>
      <w:r w:rsidR="00044150" w:rsidRPr="006200DB">
        <w:t xml:space="preserve"> in the field</w:t>
      </w:r>
      <w:r w:rsidR="00746E3E">
        <w:t xml:space="preserve"> </w:t>
      </w:r>
      <w:r w:rsidR="00746E3E" w:rsidRPr="00D231EA">
        <w:rPr>
          <w:i/>
          <w:color w:val="00B050"/>
        </w:rPr>
        <w:t>(knowledge gap 1)</w:t>
      </w:r>
      <w:r w:rsidR="00C163EA" w:rsidRPr="00D231EA">
        <w:rPr>
          <w:color w:val="00B050"/>
        </w:rPr>
        <w:t xml:space="preserve"> (Hsu et al. 2021)</w:t>
      </w:r>
      <w:r w:rsidR="00044150" w:rsidRPr="00D231EA">
        <w:rPr>
          <w:color w:val="00B050"/>
        </w:rPr>
        <w:t>.</w:t>
      </w:r>
      <w:r w:rsidR="00044150" w:rsidRPr="006200DB">
        <w:t xml:space="preserve"> </w:t>
      </w:r>
      <w:r w:rsidR="006D4270">
        <w:t xml:space="preserve">Quantifying the diet composition will provide critical information to address the concern that </w:t>
      </w:r>
      <w:r w:rsidR="006D4270" w:rsidRPr="006200DB">
        <w:t>generalist predators may switch their diet from pest</w:t>
      </w:r>
      <w:r w:rsidR="006D4270" w:rsidRPr="006200DB">
        <w:rPr>
          <w:rFonts w:hint="eastAsia"/>
        </w:rPr>
        <w:t>s</w:t>
      </w:r>
      <w:r w:rsidR="006D4270" w:rsidRPr="006200DB">
        <w:t xml:space="preserve"> to alternative prey and </w:t>
      </w:r>
      <w:r w:rsidR="006D4270" w:rsidRPr="00AC251C">
        <w:t xml:space="preserve">thus weakens pest control </w:t>
      </w:r>
      <w:r w:rsidR="0081073A"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81073A" w:rsidRPr="00AC251C">
        <w:fldChar w:fldCharType="separate"/>
      </w:r>
      <w:r w:rsidR="006D4270" w:rsidRPr="00AC251C">
        <w:rPr>
          <w:noProof/>
        </w:rPr>
        <w:t>(Michalko et al. 2019)</w:t>
      </w:r>
      <w:r w:rsidR="0081073A"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t>biocontrol agent</w:t>
      </w:r>
      <w:r w:rsidR="008F6DF5" w:rsidRPr="00071CCE">
        <w:t>s</w:t>
      </w:r>
      <w:r w:rsidR="00FA76F7" w:rsidRPr="00071CCE">
        <w:rPr>
          <w:rFonts w:hint="eastAsia"/>
        </w:rPr>
        <w:t xml:space="preserve"> </w:t>
      </w:r>
      <w:r w:rsidR="0081073A"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81073A"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81073A" w:rsidRPr="00071CCE">
        <w:fldChar w:fldCharType="end"/>
      </w:r>
      <w:r w:rsidR="0081073A" w:rsidRPr="00071CCE">
        <w:fldChar w:fldCharType="separate"/>
      </w:r>
      <w:r w:rsidR="00FA76F7" w:rsidRPr="00071CCE">
        <w:rPr>
          <w:noProof/>
        </w:rPr>
        <w:t>(Symondson et al. 2002, Krey et al. 2017, Michalko et al. 2019)</w:t>
      </w:r>
      <w:r w:rsidR="0081073A"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important to examine their consistency in pest consumption</w:t>
      </w:r>
      <w:r w:rsidR="00AC251C" w:rsidRPr="0069564C">
        <w:t xml:space="preserve"> over years</w:t>
      </w:r>
      <w:r w:rsidR="00E4509A">
        <w:t xml:space="preserve"> in </w:t>
      </w:r>
      <w:r w:rsidR="00071CCE">
        <w:rPr>
          <w:rFonts w:hint="eastAsia"/>
        </w:rPr>
        <w:t>the</w:t>
      </w:r>
      <w:r w:rsidR="00E4509A">
        <w:t xml:space="preserve"> field</w:t>
      </w:r>
      <w:del w:id="3" w:author="CK NTU" w:date="2021-07-05T15:57:00Z">
        <w:r w:rsidR="00746E3E" w:rsidRPr="00746E3E" w:rsidDel="000A570E">
          <w:rPr>
            <w:i/>
          </w:rPr>
          <w:delText xml:space="preserve"> </w:delText>
        </w:r>
        <w:r w:rsidR="00746E3E" w:rsidRPr="008C4671" w:rsidDel="000A570E">
          <w:rPr>
            <w:i/>
            <w:color w:val="00B050"/>
          </w:rPr>
          <w:delText>(knowledge gap 2)</w:delText>
        </w:r>
      </w:del>
      <w:r w:rsidR="007648D2">
        <w:t>, although</w:t>
      </w:r>
      <w:r w:rsidR="00AC251C" w:rsidRPr="0069564C">
        <w:rPr>
          <w:rFonts w:hint="eastAsia"/>
        </w:rPr>
        <w:t xml:space="preserve"> </w:t>
      </w:r>
      <w:r w:rsidR="007648D2" w:rsidRPr="0069564C">
        <w:rPr>
          <w:rFonts w:hint="eastAsia"/>
        </w:rPr>
        <w:t xml:space="preserve">this </w:t>
      </w:r>
      <w:r w:rsidR="007648D2" w:rsidRPr="0069564C">
        <w:t>information</w:t>
      </w:r>
      <w:r w:rsidR="007648D2" w:rsidRPr="0069564C">
        <w:rPr>
          <w:rFonts w:hint="eastAsia"/>
        </w:rPr>
        <w:t xml:space="preserve"> is lacking</w:t>
      </w:r>
      <w:ins w:id="4" w:author="CK NTU" w:date="2021-07-05T15:57:00Z">
        <w:r w:rsidR="000A570E">
          <w:t xml:space="preserve"> </w:t>
        </w:r>
        <w:r w:rsidR="000A570E" w:rsidRPr="008C4671">
          <w:rPr>
            <w:i/>
            <w:color w:val="00B050"/>
          </w:rPr>
          <w:t>(knowledge gap 2)</w:t>
        </w:r>
      </w:ins>
      <w:r w:rsidR="00D3034E">
        <w:t>.</w:t>
      </w:r>
      <w:r w:rsidR="00D3034E">
        <w:rPr>
          <w:rFonts w:hint="eastAsia"/>
        </w:rPr>
        <w:t xml:space="preserve"> </w:t>
      </w:r>
      <w:r w:rsidR="00051F54">
        <w:t xml:space="preserve">Given that </w:t>
      </w:r>
      <w:r w:rsidR="007648D2">
        <w:t>d</w:t>
      </w:r>
      <w:r w:rsidR="00051F54">
        <w:t>ynamics in population density or species composition</w:t>
      </w:r>
      <w:r w:rsidR="002C399B">
        <w:rPr>
          <w:rFonts w:hint="eastAsia"/>
        </w:rPr>
        <w:t>s</w:t>
      </w:r>
      <w:r w:rsidR="007648D2">
        <w:t xml:space="preserve"> are common in agro</w:t>
      </w:r>
      <w:r w:rsidR="00F9381C">
        <w:rPr>
          <w:rFonts w:hint="eastAsia"/>
        </w:rPr>
        <w:t>-</w:t>
      </w:r>
      <w:r w:rsidR="007648D2">
        <w:t>ecosystems</w:t>
      </w:r>
      <w:r w:rsidR="005928EA">
        <w:rPr>
          <w:rFonts w:hint="eastAsia"/>
        </w:rPr>
        <w:t xml:space="preserve"> </w:t>
      </w:r>
      <w:r w:rsidR="0081073A">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81073A">
        <w:fldChar w:fldCharType="separate"/>
      </w:r>
      <w:r w:rsidR="005928EA">
        <w:rPr>
          <w:noProof/>
        </w:rPr>
        <w:t>(Settle et al. 1996, Dominik et al. 2018)</w:t>
      </w:r>
      <w:r w:rsidR="0081073A">
        <w:fldChar w:fldCharType="end"/>
      </w:r>
      <w:r w:rsidR="007648D2">
        <w:t xml:space="preserve">, a consistently high consumption of pest by generalist predators, if it occurs, will provide a strong support for applying these </w:t>
      </w:r>
      <w:r w:rsidR="00AC251C" w:rsidRPr="0069564C">
        <w:rPr>
          <w:rFonts w:hint="eastAsia"/>
        </w:rPr>
        <w:t>predators in pest management programs.</w:t>
      </w:r>
    </w:p>
    <w:p w14:paraId="639FDEE6" w14:textId="77777777" w:rsidR="006200DB" w:rsidRDefault="006200DB" w:rsidP="00044150">
      <w:pPr>
        <w:jc w:val="left"/>
        <w:rPr>
          <w:color w:val="FF0000"/>
        </w:rPr>
      </w:pPr>
    </w:p>
    <w:p w14:paraId="0737076F" w14:textId="77777777"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abiotic and biotic factors affect the diet compositions of predators] </w:t>
      </w:r>
    </w:p>
    <w:p w14:paraId="6524D3B0" w14:textId="77777777" w:rsidR="0083137F" w:rsidRPr="005E54CC" w:rsidRDefault="000172F2" w:rsidP="0083137F">
      <w:pPr>
        <w:jc w:val="left"/>
      </w:pPr>
      <w:r>
        <w:rPr>
          <w:rFonts w:hint="eastAsia"/>
        </w:rPr>
        <w:lastRenderedPageBreak/>
        <w:tab/>
      </w:r>
      <w:r w:rsidR="004F4F66">
        <w:t>To better understand the underlying</w:t>
      </w:r>
      <w:r w:rsidR="004F4F66" w:rsidRPr="00044150">
        <w:t xml:space="preserve"> mechanisms</w:t>
      </w:r>
      <w:r w:rsidR="004F4F66">
        <w:t xml:space="preserve"> for </w:t>
      </w:r>
      <w:r w:rsidR="001D57CE">
        <w:t xml:space="preserve">the biocontrol effect of generalist predators, we also need to examine how various abiotic and biotic factors </w:t>
      </w:r>
      <w:r w:rsidR="0083137F" w:rsidRPr="00A114FB">
        <w:t>affect the diet compositions of generalist predators in agro-ecosystems</w:t>
      </w:r>
      <w:r w:rsidR="00746E3E">
        <w:t xml:space="preserve"> </w:t>
      </w:r>
      <w:r w:rsidR="00746E3E" w:rsidRPr="008C4671">
        <w:rPr>
          <w:i/>
          <w:color w:val="00B050"/>
        </w:rPr>
        <w:t>(</w:t>
      </w:r>
      <w:r w:rsidR="000B6209" w:rsidRPr="008C4671">
        <w:rPr>
          <w:i/>
          <w:color w:val="00B050"/>
        </w:rPr>
        <w:t>knowledge gap 3</w:t>
      </w:r>
      <w:r w:rsidR="00746E3E" w:rsidRPr="008C4671">
        <w:rPr>
          <w:i/>
          <w:color w:val="00B050"/>
        </w:rPr>
        <w:t>)</w:t>
      </w:r>
      <w:r w:rsidR="0083137F" w:rsidRPr="00A114FB">
        <w:t xml:space="preserve">. </w:t>
      </w:r>
      <w:r w:rsidR="001C7035" w:rsidRPr="00A114FB">
        <w:rPr>
          <w:rFonts w:hint="eastAsia"/>
        </w:rPr>
        <w:t>First</w:t>
      </w:r>
      <w:r w:rsidR="0083137F" w:rsidRPr="00A114FB">
        <w:t>, arthropod communit</w:t>
      </w:r>
      <w:r w:rsidR="001D57CE">
        <w:t>y composition (e.g., pest vs. alternative prey density)</w:t>
      </w:r>
      <w:r w:rsidR="0083137F" w:rsidRPr="00A114FB">
        <w:t xml:space="preserve"> may vary </w:t>
      </w:r>
      <w:r w:rsidR="001D57CE">
        <w:t xml:space="preserve">with </w:t>
      </w:r>
      <w:r w:rsidR="001D57CE" w:rsidRPr="00A114FB">
        <w:t xml:space="preserve">crop </w:t>
      </w:r>
      <w:r w:rsidR="001D57CE">
        <w:t>stages</w:t>
      </w:r>
      <w:r w:rsidR="001D57CE" w:rsidRPr="00A114FB">
        <w:t xml:space="preserve"> </w:t>
      </w:r>
      <w:r w:rsidR="0083137F" w:rsidRPr="00A114FB">
        <w:t xml:space="preserve">over the </w:t>
      </w:r>
      <w:r w:rsidR="001D57CE">
        <w:t xml:space="preserve">growth </w:t>
      </w:r>
      <w:r w:rsidR="0083137F" w:rsidRPr="00A114FB">
        <w:t xml:space="preserve">season and affect predator-prey trophic interactions </w:t>
      </w:r>
      <w:r w:rsidR="0081073A"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81073A" w:rsidRPr="00A114FB">
        <w:fldChar w:fldCharType="separate"/>
      </w:r>
      <w:r w:rsidR="0083137F" w:rsidRPr="00A114FB">
        <w:rPr>
          <w:noProof/>
        </w:rPr>
        <w:t>(Roubinet et al. 2017)</w:t>
      </w:r>
      <w:r w:rsidR="0081073A"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81073A"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81073A" w:rsidRPr="00A114FB">
        <w:fldChar w:fldCharType="separate"/>
      </w:r>
      <w:r w:rsidR="0083137F" w:rsidRPr="00A114FB">
        <w:rPr>
          <w:noProof/>
        </w:rPr>
        <w:t>(Birkhofer et al. 2011)</w:t>
      </w:r>
      <w:r w:rsidR="0081073A"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81073A"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81073A" w:rsidRPr="00A114FB">
        <w:fldChar w:fldCharType="separate"/>
      </w:r>
      <w:r w:rsidR="0083137F" w:rsidRPr="00A114FB">
        <w:rPr>
          <w:noProof/>
        </w:rPr>
        <w:t>(Bengtsson et al. 2005)</w:t>
      </w:r>
      <w:r w:rsidR="0081073A" w:rsidRPr="00A114FB">
        <w:fldChar w:fldCharType="end"/>
      </w:r>
      <w:r w:rsidR="0083137F" w:rsidRPr="00A114FB">
        <w:t xml:space="preserve">, </w:t>
      </w:r>
      <w:r w:rsidR="00D5461B">
        <w:t xml:space="preserve">potentially lowering the consumption of pest by generalist predators </w:t>
      </w:r>
      <w:r w:rsidR="00D5461B" w:rsidRPr="00984B0F">
        <w:rPr>
          <w:color w:val="00B050"/>
        </w:rPr>
        <w:t>(Hsu et al. 2021)</w:t>
      </w:r>
      <w:r w:rsidR="0083137F" w:rsidRPr="00A114FB">
        <w:t>. 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81073A"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81073A">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81073A">
        <w:fldChar w:fldCharType="end"/>
      </w:r>
      <w:r w:rsidR="0081073A" w:rsidRPr="00A114FB">
        <w:fldChar w:fldCharType="separate"/>
      </w:r>
      <w:r w:rsidR="001F1840">
        <w:rPr>
          <w:noProof/>
        </w:rPr>
        <w:t>(Hardin et al. 1995, Settle et al. 1996, Birkhofer et al. 2008, Guedes et al. 2016)</w:t>
      </w:r>
      <w:r w:rsidR="0081073A"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D20264">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20264">
        <w:fldChar w:fldCharType="separate"/>
      </w:r>
      <w:r w:rsidR="00D20264">
        <w:rPr>
          <w:noProof/>
        </w:rPr>
        <w:t>(Roubinet et al. 2017)</w:t>
      </w:r>
      <w:r w:rsidR="00D20264">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81073A"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D20264">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D20264">
        <w:fldChar w:fldCharType="end"/>
      </w:r>
      <w:r w:rsidR="0081073A" w:rsidRPr="00A114FB">
        <w:fldChar w:fldCharType="separate"/>
      </w:r>
      <w:r w:rsidR="008C4671">
        <w:rPr>
          <w:noProof/>
        </w:rPr>
        <w:t>(Wise et al. 2006, Kuusk and Ekbom 2012, Eitzinger et al. 2019)</w:t>
      </w:r>
      <w:r w:rsidR="0081073A"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81073A"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81073A">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81073A">
        <w:fldChar w:fldCharType="end"/>
      </w:r>
      <w:r w:rsidR="0081073A"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81073A"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14:paraId="50D9E0C7" w14:textId="77777777" w:rsidR="00337BC4" w:rsidRDefault="00C36465">
      <w:pPr>
        <w:jc w:val="left"/>
      </w:pPr>
      <w:r>
        <w:rPr>
          <w:rFonts w:hint="eastAsia"/>
        </w:rPr>
        <w:tab/>
      </w:r>
    </w:p>
    <w:p w14:paraId="519103F7" w14:textId="77777777" w:rsidR="00337BC4" w:rsidRDefault="0081073A">
      <w:pPr>
        <w:jc w:val="left"/>
        <w:rPr>
          <w:color w:val="00B0F0"/>
        </w:rPr>
      </w:pPr>
      <w:r w:rsidRPr="00904677">
        <w:rPr>
          <w:color w:val="00B0F0"/>
        </w:rPr>
        <w:t>[Explicit aims, strengths of our method, brief description of the study system and the key findings]</w:t>
      </w:r>
    </w:p>
    <w:p w14:paraId="0665313D" w14:textId="2D0797BE" w:rsidR="00D75A61" w:rsidDel="00B90E02" w:rsidRDefault="006B1038" w:rsidP="00686574">
      <w:pPr>
        <w:jc w:val="left"/>
        <w:rPr>
          <w:del w:id="5" w:author="CK NTU" w:date="2021-07-05T18:40:00Z"/>
        </w:rPr>
      </w:pPr>
      <w:ins w:id="6" w:author="CK NTU" w:date="2021-07-05T16:07:00Z">
        <w:r>
          <w:t>T</w:t>
        </w:r>
      </w:ins>
      <w:ins w:id="7" w:author="CK NTU" w:date="2021-07-05T16:08:00Z">
        <w:r>
          <w:t>he objective of this study is to address the</w:t>
        </w:r>
      </w:ins>
      <w:r>
        <w:t xml:space="preserve"> </w:t>
      </w:r>
      <w:ins w:id="8" w:author="CK NTU" w:date="2021-07-05T16:08:00Z">
        <w:r>
          <w:t>aforementioned</w:t>
        </w:r>
      </w:ins>
      <w:ins w:id="9" w:author="CK NTU" w:date="2021-07-05T16:11:00Z">
        <w:r>
          <w:t xml:space="preserve"> critical</w:t>
        </w:r>
      </w:ins>
      <w:ins w:id="10" w:author="CK NTU" w:date="2021-07-05T16:08:00Z">
        <w:r>
          <w:t xml:space="preserve"> knowledge gaps</w:t>
        </w:r>
      </w:ins>
      <w:ins w:id="11" w:author="CK NTU" w:date="2021-07-05T16:09:00Z">
        <w:r>
          <w:t xml:space="preserve">: 1) </w:t>
        </w:r>
      </w:ins>
      <w:ins w:id="12" w:author="CK NTU" w:date="2021-07-05T16:13:00Z">
        <w:r>
          <w:t>qu</w:t>
        </w:r>
      </w:ins>
      <w:ins w:id="13" w:author="CK NTU" w:date="2021-07-05T16:14:00Z">
        <w:r>
          <w:t>antify</w:t>
        </w:r>
      </w:ins>
      <w:ins w:id="14" w:author="CK NTU" w:date="2021-07-05T16:22:00Z">
        <w:r w:rsidR="003160B2">
          <w:rPr>
            <w:rFonts w:hint="eastAsia"/>
          </w:rPr>
          <w:t xml:space="preserve"> t</w:t>
        </w:r>
        <w:r w:rsidR="003160B2">
          <w:t>he diet composition</w:t>
        </w:r>
      </w:ins>
      <w:ins w:id="15" w:author="CK NTU" w:date="2021-07-05T16:23:00Z">
        <w:r w:rsidR="003160B2">
          <w:t xml:space="preserve"> of</w:t>
        </w:r>
      </w:ins>
      <w:ins w:id="16" w:author="CK NTU" w:date="2021-07-05T16:22:00Z">
        <w:r w:rsidR="003160B2">
          <w:t xml:space="preserve"> </w:t>
        </w:r>
      </w:ins>
      <w:ins w:id="17" w:author="CK NTU" w:date="2021-07-05T16:14:00Z">
        <w:r w:rsidR="0057433B">
          <w:t>generalist predators</w:t>
        </w:r>
      </w:ins>
      <w:ins w:id="18" w:author="CK NTU" w:date="2021-07-05T16:21:00Z">
        <w:r w:rsidR="003160B2">
          <w:t>,</w:t>
        </w:r>
        <w:r w:rsidR="003160B2">
          <w:rPr>
            <w:rFonts w:hint="eastAsia"/>
          </w:rPr>
          <w:t xml:space="preserve"> </w:t>
        </w:r>
        <w:r w:rsidR="003160B2">
          <w:t>2</w:t>
        </w:r>
        <w:r w:rsidR="003160B2">
          <w:rPr>
            <w:rFonts w:hint="eastAsia"/>
          </w:rPr>
          <w:t xml:space="preserve">) </w:t>
        </w:r>
      </w:ins>
      <w:ins w:id="19" w:author="CK NTU" w:date="2021-07-05T16:24:00Z">
        <w:r w:rsidR="003160B2">
          <w:t>examine the</w:t>
        </w:r>
      </w:ins>
      <w:ins w:id="20" w:author="CK NTU" w:date="2021-07-05T16:25:00Z">
        <w:r w:rsidR="00497C2E">
          <w:t xml:space="preserve"> predators’</w:t>
        </w:r>
      </w:ins>
      <w:ins w:id="21" w:author="CK NTU" w:date="2021-07-05T16:24:00Z">
        <w:r w:rsidR="003160B2">
          <w:t xml:space="preserve"> consistency in pest consumption</w:t>
        </w:r>
      </w:ins>
      <w:ins w:id="22" w:author="CK NTU" w:date="2021-07-05T16:25:00Z">
        <w:r w:rsidR="00497C2E">
          <w:t>, and 3)</w:t>
        </w:r>
      </w:ins>
      <w:ins w:id="23" w:author="CK NTU" w:date="2021-07-05T16:26:00Z">
        <w:r w:rsidR="00497C2E">
          <w:t xml:space="preserve"> </w:t>
        </w:r>
      </w:ins>
      <w:ins w:id="24" w:author="CK NTU" w:date="2021-07-05T16:25:00Z">
        <w:r w:rsidR="00497C2E">
          <w:t>investigat</w:t>
        </w:r>
      </w:ins>
      <w:ins w:id="25" w:author="CK NTU" w:date="2021-07-05T16:26:00Z">
        <w:r w:rsidR="00497C2E">
          <w:t>e</w:t>
        </w:r>
      </w:ins>
      <w:ins w:id="26" w:author="CK NTU" w:date="2021-07-05T16:25:00Z">
        <w:r w:rsidR="00497C2E">
          <w:t xml:space="preserve"> </w:t>
        </w:r>
      </w:ins>
      <w:ins w:id="27" w:author="CK NTU" w:date="2021-07-05T16:28:00Z">
        <w:r w:rsidR="00497C2E">
          <w:t xml:space="preserve">how </w:t>
        </w:r>
      </w:ins>
      <w:ins w:id="28" w:author="CK NTU" w:date="2021-07-05T16:25:00Z">
        <w:r w:rsidR="00497C2E">
          <w:t xml:space="preserve">abiotic and biotic factors </w:t>
        </w:r>
      </w:ins>
      <w:ins w:id="29" w:author="CK NTU" w:date="2021-07-05T16:28:00Z">
        <w:r w:rsidR="00497C2E">
          <w:t>affect these predators’</w:t>
        </w:r>
      </w:ins>
      <w:ins w:id="30" w:author="CK NTU" w:date="2021-07-05T16:25:00Z">
        <w:r w:rsidR="00497C2E">
          <w:t xml:space="preserve"> diet composition</w:t>
        </w:r>
      </w:ins>
      <w:ins w:id="31" w:author="CK NTU" w:date="2021-07-05T16:28:00Z">
        <w:r w:rsidR="00497C2E">
          <w:t>.</w:t>
        </w:r>
      </w:ins>
      <w:ins w:id="32" w:author="CK NTU" w:date="2021-07-05T16:29:00Z">
        <w:r w:rsidR="000E5FA0">
          <w:t xml:space="preserve">  F</w:t>
        </w:r>
      </w:ins>
      <w:ins w:id="33" w:author="CK NTU" w:date="2021-07-05T15:54:00Z">
        <w:r w:rsidR="00B71D5A">
          <w:t xml:space="preserve">illing </w:t>
        </w:r>
      </w:ins>
      <w:ins w:id="34" w:author="CK NTU" w:date="2021-07-05T15:55:00Z">
        <w:r w:rsidR="000A570E">
          <w:t>the</w:t>
        </w:r>
      </w:ins>
      <w:ins w:id="35" w:author="CK NTU" w:date="2021-07-05T16:04:00Z">
        <w:r>
          <w:t xml:space="preserve"> </w:t>
        </w:r>
      </w:ins>
      <w:ins w:id="36" w:author="CK NTU" w:date="2021-07-05T15:55:00Z">
        <w:r w:rsidR="000A570E">
          <w:t>knowledge gaps will provide insights for biocontrol</w:t>
        </w:r>
      </w:ins>
      <w:ins w:id="37" w:author="CK NTU" w:date="2021-07-05T15:58:00Z">
        <w:r w:rsidR="000A570E">
          <w:t xml:space="preserve"> potential and application of </w:t>
        </w:r>
      </w:ins>
      <w:ins w:id="38" w:author="CK NTU" w:date="2021-07-05T16:30:00Z">
        <w:r w:rsidR="000E5FA0">
          <w:t xml:space="preserve">generalist predators.  </w:t>
        </w:r>
      </w:ins>
      <w:ins w:id="39" w:author="CK NTU" w:date="2021-07-05T16:39:00Z">
        <w:r w:rsidR="006C08FD">
          <w:t>Specifically</w:t>
        </w:r>
      </w:ins>
      <w:ins w:id="40" w:author="CK NTU" w:date="2021-07-05T15:55:00Z">
        <w:r w:rsidR="000A570E">
          <w:t xml:space="preserve">, this </w:t>
        </w:r>
      </w:ins>
      <w:ins w:id="41" w:author="CK NTU" w:date="2021-07-05T15:56:00Z">
        <w:r w:rsidR="000A570E">
          <w:t xml:space="preserve">study </w:t>
        </w:r>
      </w:ins>
      <w:ins w:id="42" w:author="CK NTU" w:date="2021-07-05T16:58:00Z">
        <w:r w:rsidR="008C3362">
          <w:t>sampled</w:t>
        </w:r>
      </w:ins>
      <w:ins w:id="43" w:author="CK NTU" w:date="2021-07-05T16:50:00Z">
        <w:r w:rsidR="00567E5C">
          <w:t xml:space="preserve"> arthropod prey and generalist predators </w:t>
        </w:r>
      </w:ins>
      <w:ins w:id="44" w:author="CK NTU" w:date="2021-07-05T16:51:00Z">
        <w:r w:rsidR="00567E5C">
          <w:t>in</w:t>
        </w:r>
      </w:ins>
      <w:ins w:id="45" w:author="CK NTU" w:date="2021-07-05T15:56:00Z">
        <w:r w:rsidR="000A570E">
          <w:t xml:space="preserve"> </w:t>
        </w:r>
      </w:ins>
      <w:ins w:id="46" w:author="CK NTU" w:date="2021-07-05T16:58:00Z">
        <w:r w:rsidR="008C3362">
          <w:t xml:space="preserve">sub-tropical </w:t>
        </w:r>
      </w:ins>
      <w:ins w:id="47" w:author="CK NTU" w:date="2021-07-05T16:47:00Z">
        <w:r w:rsidR="00567E5C">
          <w:t>organic and conventional rice farms</w:t>
        </w:r>
      </w:ins>
      <w:ins w:id="48" w:author="CK NTU" w:date="2021-07-05T16:53:00Z">
        <w:r w:rsidR="00567E5C">
          <w:t xml:space="preserve"> </w:t>
        </w:r>
      </w:ins>
      <w:ins w:id="49" w:author="CK NTU" w:date="2021-07-05T17:03:00Z">
        <w:r w:rsidR="00593DE5">
          <w:t>over rice growth season (</w:t>
        </w:r>
      </w:ins>
      <w:ins w:id="50" w:author="CK NTU" w:date="2021-07-05T16:53:00Z">
        <w:r w:rsidR="00567E5C" w:rsidRPr="002E6BA9">
          <w:t>seedling, tillering, flowering, and ripening stages</w:t>
        </w:r>
      </w:ins>
      <w:ins w:id="51" w:author="CK NTU" w:date="2021-07-05T17:03:00Z">
        <w:r w:rsidR="00593DE5">
          <w:t>)</w:t>
        </w:r>
      </w:ins>
      <w:ins w:id="52" w:author="CK NTU" w:date="2021-07-05T16:53:00Z">
        <w:r w:rsidR="00567E5C">
          <w:t xml:space="preserve"> </w:t>
        </w:r>
      </w:ins>
      <w:ins w:id="53" w:author="CK NTU" w:date="2021-07-05T16:52:00Z">
        <w:r w:rsidR="00567E5C">
          <w:t xml:space="preserve">in </w:t>
        </w:r>
        <w:r w:rsidR="00567E5C" w:rsidRPr="002E6BA9">
          <w:t>Miaoli</w:t>
        </w:r>
        <w:r w:rsidR="00567E5C">
          <w:t xml:space="preserve"> County</w:t>
        </w:r>
        <w:r w:rsidR="00567E5C" w:rsidRPr="002E6BA9">
          <w:t xml:space="preserve">, </w:t>
        </w:r>
        <w:r w:rsidR="00567E5C">
          <w:t xml:space="preserve">Taiwan </w:t>
        </w:r>
      </w:ins>
      <w:ins w:id="54" w:author="CK NTU" w:date="2021-07-05T16:41:00Z">
        <w:r w:rsidR="006C08FD">
          <w:t xml:space="preserve">and </w:t>
        </w:r>
      </w:ins>
      <w:ins w:id="55" w:author="CK NTU" w:date="2021-07-05T16:51:00Z">
        <w:r w:rsidR="00567E5C">
          <w:t>from 2017 to 2019</w:t>
        </w:r>
      </w:ins>
      <w:ins w:id="56" w:author="CK NTU" w:date="2021-07-05T16:41:00Z">
        <w:r w:rsidR="006C08FD">
          <w:t>.</w:t>
        </w:r>
      </w:ins>
      <w:ins w:id="57" w:author="CK NTU" w:date="2021-07-05T16:57:00Z">
        <w:r w:rsidR="008C3362">
          <w:t xml:space="preserve">  </w:t>
        </w:r>
      </w:ins>
      <w:del w:id="58" w:author="CK NTU" w:date="2021-07-05T16:57:00Z">
        <w:r w:rsidR="00013048" w:rsidRPr="0024789C" w:rsidDel="008C3362">
          <w:rPr>
            <w:rFonts w:hint="eastAsia"/>
          </w:rPr>
          <w:delText>In this study, w</w:delText>
        </w:r>
      </w:del>
      <w:del w:id="59" w:author="CK NTU" w:date="2021-07-05T17:05:00Z">
        <w:r w:rsidR="00013048" w:rsidRPr="0024789C" w:rsidDel="004E473F">
          <w:rPr>
            <w:rFonts w:hint="eastAsia"/>
          </w:rPr>
          <w:delText>e</w:delText>
        </w:r>
      </w:del>
      <w:ins w:id="60" w:author="CK NTU" w:date="2021-07-05T17:05:00Z">
        <w:r w:rsidR="004E473F">
          <w:t>This study</w:t>
        </w:r>
      </w:ins>
      <w:r w:rsidR="00013048" w:rsidRPr="0024789C">
        <w:rPr>
          <w:rFonts w:hint="eastAsia"/>
        </w:rPr>
        <w:t xml:space="preserve"> </w:t>
      </w:r>
      <w:ins w:id="61" w:author="CK NTU" w:date="2021-07-05T17:04:00Z">
        <w:r w:rsidR="004E473F">
          <w:t xml:space="preserve">aimed </w:t>
        </w:r>
      </w:ins>
      <w:del w:id="62" w:author="CK NTU" w:date="2021-07-05T17:04:00Z">
        <w:r w:rsidR="00013048" w:rsidRPr="0024789C" w:rsidDel="004E473F">
          <w:rPr>
            <w:rFonts w:hint="eastAsia"/>
          </w:rPr>
          <w:delText xml:space="preserve">used stable isotope analysis </w:delText>
        </w:r>
      </w:del>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ins w:id="63" w:author="CK NTU" w:date="2021-07-05T17:09:00Z">
        <w:r w:rsidR="00C42C69">
          <w:t xml:space="preserve"> at each </w:t>
        </w:r>
      </w:ins>
      <w:ins w:id="64" w:author="CK NTU" w:date="2021-07-05T17:10:00Z">
        <w:r w:rsidR="00C42C69">
          <w:t>rice stage</w:t>
        </w:r>
      </w:ins>
      <w:del w:id="65" w:author="CK NTU" w:date="2021-07-05T17:10:00Z">
        <w:r w:rsidR="0039689D" w:rsidRPr="003951AB" w:rsidDel="00C42C69">
          <w:rPr>
            <w:rFonts w:hint="eastAsia"/>
          </w:rPr>
          <w:delText xml:space="preserve"> in rice agro-ecosystems</w:delText>
        </w:r>
      </w:del>
      <w:r w:rsidR="003951AB" w:rsidRPr="003951AB">
        <w:rPr>
          <w:rFonts w:hint="eastAsia"/>
        </w:rPr>
        <w:t xml:space="preserve"> </w:t>
      </w:r>
      <w:ins w:id="66" w:author="CK NTU" w:date="2021-07-05T17:07:00Z">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C42C69">
          <w:t xml:space="preserve"> </w:t>
        </w:r>
      </w:ins>
      <w:del w:id="67" w:author="CK NTU" w:date="2021-07-05T17:07:00Z">
        <w:r w:rsidR="003951AB" w:rsidRPr="003951AB" w:rsidDel="00C42C69">
          <w:rPr>
            <w:rFonts w:hint="eastAsia"/>
          </w:rPr>
          <w:delText>over three consecutive years</w:delText>
        </w:r>
      </w:del>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ins w:id="68" w:author="CK NTU" w:date="2021-07-05T17:11:00Z">
        <w:r w:rsidR="00C42C69">
          <w:t xml:space="preserve"> predators’ consistency in </w:t>
        </w:r>
      </w:ins>
      <w:del w:id="69" w:author="CK NTU" w:date="2021-07-05T17:12:00Z">
        <w:r w:rsidR="003951AB" w:rsidRPr="003951AB" w:rsidDel="00C42C69">
          <w:rPr>
            <w:rFonts w:hint="eastAsia"/>
          </w:rPr>
          <w:delText xml:space="preserve"> </w:delText>
        </w:r>
        <w:r w:rsidR="00DC1A18" w:rsidRPr="003951AB" w:rsidDel="00C42C69">
          <w:delText>the</w:delText>
        </w:r>
        <w:r w:rsidR="00DC1A18" w:rsidRPr="003951AB" w:rsidDel="00C42C69">
          <w:rPr>
            <w:rFonts w:hint="eastAsia"/>
          </w:rPr>
          <w:delText xml:space="preserve"> </w:delText>
        </w:r>
        <w:r w:rsidR="003951AB" w:rsidRPr="003951AB" w:rsidDel="00C42C69">
          <w:rPr>
            <w:rFonts w:hint="eastAsia"/>
          </w:rPr>
          <w:delText xml:space="preserve">annual </w:delText>
        </w:r>
        <w:r w:rsidR="00DC1A18" w:rsidRPr="003951AB" w:rsidDel="00C42C69">
          <w:rPr>
            <w:rFonts w:hint="eastAsia"/>
          </w:rPr>
          <w:delText>patterns of</w:delText>
        </w:r>
        <w:r w:rsidR="00DC1A18" w:rsidRPr="003951AB" w:rsidDel="00C42C69">
          <w:delText xml:space="preserve"> </w:delText>
        </w:r>
      </w:del>
      <w:r w:rsidR="00DC1A18" w:rsidRPr="003951AB">
        <w:rPr>
          <w:rFonts w:hint="eastAsia"/>
        </w:rPr>
        <w:t>pest consumption</w:t>
      </w:r>
      <w:del w:id="70" w:author="CK NTU" w:date="2021-07-05T17:12:00Z">
        <w:r w:rsidR="003951AB" w:rsidRPr="003951AB" w:rsidDel="00C42C69">
          <w:rPr>
            <w:rFonts w:hint="eastAsia"/>
          </w:rPr>
          <w:delText xml:space="preserve"> by predators</w:delText>
        </w:r>
      </w:del>
      <w:ins w:id="71" w:author="CK NTU" w:date="2021-07-05T17:12:00Z">
        <w:r w:rsidR="00C42C69">
          <w:t xml:space="preserve"> </w:t>
        </w:r>
      </w:ins>
      <w:ins w:id="72" w:author="CK NTU" w:date="2021-07-05T17:14:00Z">
        <w:r w:rsidR="00CF4AE4">
          <w:t>over years</w:t>
        </w:r>
        <w:r w:rsidR="00CF4AE4" w:rsidRPr="003951AB">
          <w:rPr>
            <w:rFonts w:hint="eastAsia"/>
          </w:rPr>
          <w:t xml:space="preserve"> </w:t>
        </w:r>
      </w:ins>
      <w:r w:rsidR="003951AB" w:rsidRPr="003951AB">
        <w:rPr>
          <w:rFonts w:hint="eastAsia"/>
        </w:rPr>
        <w:t xml:space="preserve">(i.e., the proportion of rice pests </w:t>
      </w:r>
      <w:del w:id="73" w:author="CK NTU" w:date="2021-07-05T17:14:00Z">
        <w:r w:rsidR="003951AB" w:rsidRPr="003951AB" w:rsidDel="00C42C69">
          <w:rPr>
            <w:rFonts w:hint="eastAsia"/>
          </w:rPr>
          <w:delText xml:space="preserve">consumed </w:delText>
        </w:r>
      </w:del>
      <w:r w:rsidR="003951AB" w:rsidRPr="003951AB">
        <w:rPr>
          <w:rFonts w:hint="eastAsia"/>
        </w:rPr>
        <w:t>in predators</w:t>
      </w:r>
      <w:r w:rsidR="003951AB" w:rsidRPr="003951AB">
        <w:t>’</w:t>
      </w:r>
      <w:r w:rsidR="003951AB" w:rsidRPr="003951AB">
        <w:rPr>
          <w:rFonts w:hint="eastAsia"/>
        </w:rPr>
        <w:t xml:space="preserve"> diet</w:t>
      </w:r>
      <w:ins w:id="74" w:author="CK NTU" w:date="2021-07-05T17:14:00Z">
        <w:r w:rsidR="00CF4AE4">
          <w:t xml:space="preserve"> in 2017</w:t>
        </w:r>
      </w:ins>
      <w:ins w:id="75" w:author="CK NTU" w:date="2021-07-05T17:15:00Z">
        <w:r w:rsidR="00CF4AE4">
          <w:t>-2019</w:t>
        </w:r>
      </w:ins>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del w:id="76" w:author="CK NTU" w:date="2021-07-05T17:15:00Z">
        <w:r w:rsidR="00257F83" w:rsidRPr="003951AB" w:rsidDel="00CF4AE4">
          <w:rPr>
            <w:rFonts w:hint="eastAsia"/>
          </w:rPr>
          <w:delText xml:space="preserve">various </w:delText>
        </w:r>
      </w:del>
      <w:r w:rsidR="00DC1A18" w:rsidRPr="003951AB">
        <w:rPr>
          <w:rFonts w:hint="eastAsia"/>
        </w:rPr>
        <w:t>local</w:t>
      </w:r>
      <w:ins w:id="77" w:author="CK NTU" w:date="2021-07-05T17:15:00Z">
        <w:r w:rsidR="00CF4AE4">
          <w:t xml:space="preserve"> abiotic and biotic</w:t>
        </w:r>
      </w:ins>
      <w:r w:rsidR="00DC1A18" w:rsidRPr="003951AB">
        <w:rPr>
          <w:rFonts w:hint="eastAsia"/>
        </w:rPr>
        <w:t xml:space="preserve"> factors </w:t>
      </w:r>
      <w:r w:rsidR="00257F83" w:rsidRPr="003951AB">
        <w:rPr>
          <w:rFonts w:hint="eastAsia"/>
        </w:rPr>
        <w:t>(</w:t>
      </w:r>
      <w:ins w:id="78" w:author="CK NTU" w:date="2021-07-05T17:15:00Z">
        <w:r w:rsidR="0035237D">
          <w:t xml:space="preserve">e.g., </w:t>
        </w:r>
      </w:ins>
      <w:r w:rsidR="00DC1A18" w:rsidRPr="003951AB">
        <w:rPr>
          <w:rFonts w:hint="eastAsia"/>
        </w:rPr>
        <w:t xml:space="preserve">farm type, crop stage, percent forest cover, and the </w:t>
      </w:r>
      <w:r w:rsidR="00257F83" w:rsidRPr="003951AB">
        <w:rPr>
          <w:rFonts w:hint="eastAsia"/>
        </w:rPr>
        <w:lastRenderedPageBreak/>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infer predator-prey trophic interactions and to estimate the proportion</w:t>
      </w:r>
      <w:del w:id="79" w:author="CK NTU" w:date="2021-07-05T17:20:00Z">
        <w:r w:rsidR="000B4181" w:rsidRPr="00BA1F75" w:rsidDel="00E5129E">
          <w:delText>s</w:delText>
        </w:r>
      </w:del>
      <w:r w:rsidR="000B4181" w:rsidRPr="00BA1F75">
        <w:t xml:space="preserve"> </w:t>
      </w:r>
      <w:ins w:id="80" w:author="CK NTU" w:date="2021-07-05T17:20:00Z">
        <w:r w:rsidR="00E5129E">
          <w:t>contrib</w:t>
        </w:r>
      </w:ins>
      <w:ins w:id="81" w:author="CK NTU" w:date="2021-07-05T17:21:00Z">
        <w:r w:rsidR="00E5129E">
          <w:t xml:space="preserve">ution </w:t>
        </w:r>
      </w:ins>
      <w:r w:rsidR="000B4181" w:rsidRPr="00BA1F75">
        <w:t xml:space="preserve">of different prey </w:t>
      </w:r>
      <w:r w:rsidR="000B4181" w:rsidRPr="0024789C">
        <w:t xml:space="preserve">sources </w:t>
      </w:r>
      <w:del w:id="82" w:author="CK NTU" w:date="2021-07-05T17:21:00Z">
        <w:r w:rsidR="000B4181" w:rsidRPr="0024789C" w:rsidDel="00E5129E">
          <w:delText>in</w:delText>
        </w:r>
      </w:del>
      <w:ins w:id="83" w:author="CK NTU" w:date="2021-07-05T17:21:00Z">
        <w:r w:rsidR="00E5129E">
          <w:t>to</w:t>
        </w:r>
      </w:ins>
      <w:r w:rsidR="000B4181" w:rsidRPr="0024789C">
        <w:t xml:space="preserve"> predators’ diet</w:t>
      </w:r>
      <w:r w:rsidR="000B4181" w:rsidRPr="0024789C">
        <w:rPr>
          <w:rFonts w:hint="eastAsia"/>
        </w:rPr>
        <w:t xml:space="preserve"> </w:t>
      </w:r>
      <w:r w:rsidR="0081073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81073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81073A" w:rsidRPr="0024789C">
        <w:fldChar w:fldCharType="end"/>
      </w:r>
      <w:r w:rsidR="0081073A" w:rsidRPr="0024789C">
        <w:fldChar w:fldCharType="separate"/>
      </w:r>
      <w:r w:rsidR="000B4181" w:rsidRPr="0024789C">
        <w:rPr>
          <w:noProof/>
        </w:rPr>
        <w:t>(Post 2002, Boecklen et al. 2011, Layman et al. 2012)</w:t>
      </w:r>
      <w:r w:rsidR="0081073A" w:rsidRPr="0024789C">
        <w:fldChar w:fldCharType="end"/>
      </w:r>
      <w:r w:rsidR="000B4181" w:rsidRPr="0024789C">
        <w:rPr>
          <w:rFonts w:hint="eastAsia"/>
        </w:rPr>
        <w:t xml:space="preserve">. </w:t>
      </w:r>
      <w:r w:rsidR="000B4181" w:rsidRPr="0024789C">
        <w:t xml:space="preserve">This </w:t>
      </w:r>
      <w:ins w:id="84" w:author="CK NTU" w:date="2021-07-05T17:32:00Z">
        <w:r w:rsidR="00222EE9">
          <w:t xml:space="preserve">quantification </w:t>
        </w:r>
      </w:ins>
      <w:ins w:id="85" w:author="CK NTU" w:date="2021-07-05T17:47:00Z">
        <w:r w:rsidR="003D1645">
          <w:t>method</w:t>
        </w:r>
      </w:ins>
      <w:ins w:id="86" w:author="CK NTU" w:date="2021-07-05T17:39:00Z">
        <w:r w:rsidR="00280246">
          <w:t xml:space="preserve"> reflects</w:t>
        </w:r>
      </w:ins>
      <w:ins w:id="87" w:author="CK NTU" w:date="2021-07-05T17:40:00Z">
        <w:r w:rsidR="00280246">
          <w:t xml:space="preserve"> </w:t>
        </w:r>
      </w:ins>
      <w:ins w:id="88" w:author="CK NTU" w:date="2021-07-05T17:45:00Z">
        <w:r w:rsidR="00FE6C6C">
          <w:t xml:space="preserve">accumulated </w:t>
        </w:r>
      </w:ins>
      <w:ins w:id="89" w:author="CK NTU" w:date="2021-07-05T17:40:00Z">
        <w:r w:rsidR="00280246">
          <w:t>prey</w:t>
        </w:r>
      </w:ins>
      <w:ins w:id="90" w:author="CK NTU" w:date="2021-07-05T17:45:00Z">
        <w:r w:rsidR="00FE6C6C">
          <w:t xml:space="preserve"> </w:t>
        </w:r>
      </w:ins>
      <w:ins w:id="91" w:author="CK NTU" w:date="2021-07-05T17:49:00Z">
        <w:r w:rsidR="006213FB">
          <w:t>consumption in</w:t>
        </w:r>
      </w:ins>
      <w:ins w:id="92" w:author="CK NTU" w:date="2021-07-05T17:45:00Z">
        <w:r w:rsidR="00FE6C6C">
          <w:t xml:space="preserve"> predators’ diet</w:t>
        </w:r>
      </w:ins>
      <w:ins w:id="93" w:author="CK NTU" w:date="2021-07-05T17:46:00Z">
        <w:r w:rsidR="005D5EBD">
          <w:t xml:space="preserve">, which </w:t>
        </w:r>
      </w:ins>
      <w:ins w:id="94" w:author="CK NTU" w:date="2021-07-05T17:32:00Z">
        <w:r w:rsidR="00222EE9">
          <w:t xml:space="preserve">may not be </w:t>
        </w:r>
      </w:ins>
      <w:ins w:id="95" w:author="CK NTU" w:date="2021-07-05T17:33:00Z">
        <w:r w:rsidR="00222EE9">
          <w:t xml:space="preserve">achieved by </w:t>
        </w:r>
      </w:ins>
      <w:ins w:id="96" w:author="CK NTU" w:date="2021-07-05T17:46:00Z">
        <w:r w:rsidR="005D5EBD">
          <w:t xml:space="preserve">some </w:t>
        </w:r>
      </w:ins>
      <w:del w:id="97" w:author="CK NTU" w:date="2021-07-05T17:33:00Z">
        <w:r w:rsidR="000B4181" w:rsidRPr="0024789C" w:rsidDel="00222EE9">
          <w:delText xml:space="preserve">approach </w:delText>
        </w:r>
        <w:r w:rsidR="000B4181" w:rsidRPr="0024789C" w:rsidDel="00222EE9">
          <w:rPr>
            <w:rFonts w:hint="eastAsia"/>
          </w:rPr>
          <w:delText>has advantages over other</w:delText>
        </w:r>
      </w:del>
      <w:del w:id="98" w:author="CK NTU" w:date="2021-07-05T17:46:00Z">
        <w:r w:rsidR="000B4181" w:rsidRPr="0024789C" w:rsidDel="005D5EBD">
          <w:delText xml:space="preserve"> </w:delText>
        </w:r>
      </w:del>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ins w:id="99" w:author="CK NTU" w:date="2021-07-05T17:51:00Z">
        <w:r w:rsidR="006213FB">
          <w:t>molecular</w:t>
        </w:r>
        <w:r w:rsidR="006213FB" w:rsidRPr="0024789C">
          <w:t xml:space="preserve"> </w:t>
        </w:r>
      </w:ins>
      <w:r w:rsidR="000B4181" w:rsidRPr="0024789C">
        <w:t xml:space="preserve">gut content analysis) </w:t>
      </w:r>
      <w:del w:id="100" w:author="CK NTU" w:date="2021-07-05T17:46:00Z">
        <w:r w:rsidR="000B4181" w:rsidRPr="0024789C" w:rsidDel="005D5EBD">
          <w:rPr>
            <w:rFonts w:hint="eastAsia"/>
          </w:rPr>
          <w:delText xml:space="preserve">in that it can provide </w:delText>
        </w:r>
        <w:r w:rsidR="000B4181" w:rsidRPr="0024789C" w:rsidDel="005D5EBD">
          <w:delText xml:space="preserve">time-integrated dietary information of predators </w:delText>
        </w:r>
      </w:del>
      <w:r w:rsidR="0081073A"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81073A" w:rsidRPr="0024789C">
        <w:fldChar w:fldCharType="separate"/>
      </w:r>
      <w:r w:rsidR="000B4181" w:rsidRPr="0024789C">
        <w:rPr>
          <w:noProof/>
        </w:rPr>
        <w:t>(Newton 2016)</w:t>
      </w:r>
      <w:r w:rsidR="0081073A" w:rsidRPr="0024789C">
        <w:fldChar w:fldCharType="end"/>
      </w:r>
      <w:r w:rsidR="000B4181" w:rsidRPr="0024789C">
        <w:rPr>
          <w:rFonts w:hint="eastAsia"/>
        </w:rPr>
        <w:t>.</w:t>
      </w:r>
      <w:r w:rsidR="00486704">
        <w:rPr>
          <w:rFonts w:hint="eastAsia"/>
        </w:rPr>
        <w:t xml:space="preserve"> </w:t>
      </w:r>
      <w:del w:id="101" w:author="CK NTU" w:date="2021-07-05T17:51:00Z">
        <w:r w:rsidR="00A56C77" w:rsidDel="006213FB">
          <w:rPr>
            <w:rFonts w:hint="eastAsia"/>
          </w:rPr>
          <w:delText xml:space="preserve">We sampled terrestrial arthropods in subtropical organic and conventional rice farms throughout the course of the crop season over three consecutive years (2017-2019). </w:delText>
        </w:r>
      </w:del>
      <w:r w:rsidR="00A56C77">
        <w:t>W</w:t>
      </w:r>
      <w:r w:rsidR="00A56C77">
        <w:rPr>
          <w:rFonts w:hint="eastAsia"/>
        </w:rPr>
        <w:t>e f</w:t>
      </w:r>
      <w:del w:id="102" w:author="CK NTU" w:date="2021-07-05T16:56:00Z">
        <w:r w:rsidR="00A56C77" w:rsidDel="008C3362">
          <w:rPr>
            <w:rFonts w:hint="eastAsia"/>
          </w:rPr>
          <w:delText>oun</w:delText>
        </w:r>
      </w:del>
      <w:ins w:id="103" w:author="CK NTU" w:date="2021-07-05T16:57:00Z">
        <w:r w:rsidR="008C3362">
          <w:rPr>
            <w:rFonts w:hint="eastAsia"/>
          </w:rPr>
          <w:t>i</w:t>
        </w:r>
        <w:r w:rsidR="008C3362">
          <w:t>n</w:t>
        </w:r>
      </w:ins>
      <w:r w:rsidR="00A56C77">
        <w:rPr>
          <w:rFonts w:hint="eastAsia"/>
        </w:rPr>
        <w:t xml:space="preserve">d that predators consumed </w:t>
      </w:r>
      <w:del w:id="104" w:author="CK NTU" w:date="2021-07-05T18:01:00Z">
        <w:r w:rsidR="00A56C77" w:rsidDel="000C0BC5">
          <w:rPr>
            <w:rFonts w:hint="eastAsia"/>
          </w:rPr>
          <w:delText>on average</w:delText>
        </w:r>
      </w:del>
      <w:del w:id="105" w:author="CK NTU" w:date="2021-07-05T18:05:00Z">
        <w:r w:rsidR="00A56C77" w:rsidDel="00CA353C">
          <w:rPr>
            <w:rFonts w:hint="eastAsia"/>
          </w:rPr>
          <w:delText xml:space="preserve"> </w:delText>
        </w:r>
      </w:del>
      <w:r w:rsidR="00A56C77">
        <w:rPr>
          <w:rFonts w:hint="eastAsia"/>
        </w:rPr>
        <w:t>high proportion</w:t>
      </w:r>
      <w:ins w:id="106" w:author="CK NTU" w:date="2021-07-05T18:05:00Z">
        <w:r w:rsidR="00CA353C">
          <w:t>s</w:t>
        </w:r>
      </w:ins>
      <w:r w:rsidR="00A56C77">
        <w:rPr>
          <w:rFonts w:hint="eastAsia"/>
        </w:rPr>
        <w:t xml:space="preserve"> of rice pests in the</w:t>
      </w:r>
      <w:ins w:id="107" w:author="CK NTU" w:date="2021-07-05T18:01:00Z">
        <w:r w:rsidR="000C0BC5">
          <w:t>ir</w:t>
        </w:r>
      </w:ins>
      <w:r w:rsidR="00A56C77">
        <w:rPr>
          <w:rFonts w:hint="eastAsia"/>
        </w:rPr>
        <w:t xml:space="preserve"> diet</w:t>
      </w:r>
      <w:ins w:id="108" w:author="CK NTU" w:date="2021-07-05T18:01:00Z">
        <w:r w:rsidR="000C0BC5">
          <w:t xml:space="preserve"> </w:t>
        </w:r>
      </w:ins>
      <w:ins w:id="109" w:author="CK NTU" w:date="2021-07-05T18:03:00Z">
        <w:r w:rsidR="000C0BC5">
          <w:t xml:space="preserve">at late </w:t>
        </w:r>
      </w:ins>
      <w:del w:id="110" w:author="CK NTU" w:date="2021-07-05T18:03:00Z">
        <w:r w:rsidR="00A56C77" w:rsidDel="000C0BC5">
          <w:rPr>
            <w:rFonts w:hint="eastAsia"/>
          </w:rPr>
          <w:delText>, and the proportion increased over</w:delText>
        </w:r>
      </w:del>
      <w:del w:id="111" w:author="CK NTU" w:date="2021-07-05T18:04:00Z">
        <w:r w:rsidR="00A56C77" w:rsidDel="000C0BC5">
          <w:rPr>
            <w:rFonts w:hint="eastAsia"/>
          </w:rPr>
          <w:delText xml:space="preserve"> </w:delText>
        </w:r>
      </w:del>
      <w:r w:rsidR="00A56C77">
        <w:rPr>
          <w:rFonts w:hint="eastAsia"/>
        </w:rPr>
        <w:t>crop stages</w:t>
      </w:r>
      <w:ins w:id="112" w:author="CK NTU" w:date="2021-07-05T17:54:00Z">
        <w:r w:rsidR="00780966">
          <w:t xml:space="preserve"> (e.g., from ca.</w:t>
        </w:r>
      </w:ins>
      <w:ins w:id="113" w:author="CK NTU" w:date="2021-07-05T17:57:00Z">
        <w:r w:rsidR="00D47F62">
          <w:t xml:space="preserve"> 25-</w:t>
        </w:r>
        <w:r w:rsidR="00D47F62">
          <w:rPr>
            <w:rFonts w:hint="eastAsia"/>
          </w:rPr>
          <w:t>40</w:t>
        </w:r>
      </w:ins>
      <w:ins w:id="114" w:author="CK NTU" w:date="2021-07-05T17:54:00Z">
        <w:r w:rsidR="00780966">
          <w:t>% at tillering to ca</w:t>
        </w:r>
      </w:ins>
      <w:ins w:id="115" w:author="CK NTU" w:date="2021-07-05T17:55:00Z">
        <w:r w:rsidR="00780966">
          <w:t xml:space="preserve">. </w:t>
        </w:r>
      </w:ins>
      <w:ins w:id="116" w:author="CK NTU" w:date="2021-07-05T17:57:00Z">
        <w:r w:rsidR="00D47F62">
          <w:t>87-</w:t>
        </w:r>
        <w:r w:rsidR="00D47F62">
          <w:rPr>
            <w:rFonts w:hint="eastAsia"/>
          </w:rPr>
          <w:t>9</w:t>
        </w:r>
        <w:r w:rsidR="00D47F62">
          <w:t>4</w:t>
        </w:r>
      </w:ins>
      <w:ins w:id="117" w:author="CK NTU" w:date="2021-07-05T17:55:00Z">
        <w:r w:rsidR="00780966">
          <w:t>% at ripening</w:t>
        </w:r>
      </w:ins>
      <w:ins w:id="118" w:author="CK NTU" w:date="2021-07-05T17:57:00Z">
        <w:r w:rsidR="00D47F62">
          <w:t xml:space="preserve"> in all rice farms</w:t>
        </w:r>
      </w:ins>
      <w:ins w:id="119" w:author="CK NTU" w:date="2021-07-05T17:58:00Z">
        <w:r w:rsidR="00D47F62">
          <w:t xml:space="preserve"> during 2017-2019</w:t>
        </w:r>
      </w:ins>
      <w:ins w:id="120" w:author="CK NTU" w:date="2021-07-05T17:54:00Z">
        <w:r w:rsidR="00780966">
          <w:t>)</w:t>
        </w:r>
      </w:ins>
      <w:r w:rsidR="00670B44">
        <w:rPr>
          <w:rFonts w:hint="eastAsia"/>
        </w:rPr>
        <w:t xml:space="preserve">. </w:t>
      </w:r>
      <w:del w:id="121" w:author="CK NTU" w:date="2021-07-05T18:31:00Z">
        <w:r w:rsidR="00670B44" w:rsidDel="008C3C26">
          <w:rPr>
            <w:rFonts w:hint="eastAsia"/>
          </w:rPr>
          <w:delText>Moreover,</w:delText>
        </w:r>
        <w:r w:rsidR="00A56C77" w:rsidDel="008C3C26">
          <w:rPr>
            <w:rFonts w:hint="eastAsia"/>
          </w:rPr>
          <w:delText xml:space="preserve"> s</w:delText>
        </w:r>
      </w:del>
      <w:ins w:id="122" w:author="CK NTU" w:date="2021-07-05T18:31:00Z">
        <w:r w:rsidR="008C3C26">
          <w:t>S</w:t>
        </w:r>
      </w:ins>
      <w:r w:rsidR="00A56C77">
        <w:rPr>
          <w:rFonts w:hint="eastAsia"/>
        </w:rPr>
        <w:t xml:space="preserve">uch </w:t>
      </w:r>
      <w:ins w:id="123" w:author="CK NTU" w:date="2021-07-05T18:09:00Z">
        <w:r w:rsidR="00112767">
          <w:t xml:space="preserve">high </w:t>
        </w:r>
      </w:ins>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ins w:id="124" w:author="CK NTU" w:date="2021-07-05T18:11:00Z">
        <w:r w:rsidR="00112767">
          <w:t>, suggesting</w:t>
        </w:r>
      </w:ins>
      <w:ins w:id="125" w:author="CK NTU" w:date="2021-07-05T18:58:00Z">
        <w:r w:rsidR="00E95FE8">
          <w:t xml:space="preserve"> that</w:t>
        </w:r>
      </w:ins>
      <w:ins w:id="126" w:author="CK NTU" w:date="2021-07-05T18:11:00Z">
        <w:r w:rsidR="00112767">
          <w:t xml:space="preserve"> </w:t>
        </w:r>
      </w:ins>
      <w:ins w:id="127" w:author="CK NTU" w:date="2021-07-05T18:56:00Z">
        <w:r w:rsidR="00E95FE8">
          <w:t xml:space="preserve">i) </w:t>
        </w:r>
      </w:ins>
      <w:ins w:id="128" w:author="CK NTU" w:date="2021-07-05T18:59:00Z">
        <w:r w:rsidR="00E95FE8">
          <w:t>generalist</w:t>
        </w:r>
      </w:ins>
      <w:ins w:id="129" w:author="CK NTU" w:date="2021-07-05T18:12:00Z">
        <w:r w:rsidR="00112767">
          <w:t xml:space="preserve"> predators’ top-down control of pest</w:t>
        </w:r>
      </w:ins>
      <w:ins w:id="130" w:author="CK NTU" w:date="2021-07-05T18:56:00Z">
        <w:r w:rsidR="00E95FE8">
          <w:t xml:space="preserve"> </w:t>
        </w:r>
      </w:ins>
      <w:ins w:id="131" w:author="CK NTU" w:date="2021-07-05T18:59:00Z">
        <w:r w:rsidR="00E95FE8">
          <w:t xml:space="preserve">are </w:t>
        </w:r>
      </w:ins>
      <w:ins w:id="132" w:author="CK NTU" w:date="2021-07-05T19:00:00Z">
        <w:r w:rsidR="00E95FE8">
          <w:t xml:space="preserve">consistent over years, </w:t>
        </w:r>
      </w:ins>
      <w:ins w:id="133" w:author="CK NTU" w:date="2021-07-05T18:56:00Z">
        <w:r w:rsidR="00E95FE8">
          <w:t>and ii)</w:t>
        </w:r>
      </w:ins>
      <w:ins w:id="134" w:author="CK NTU" w:date="2021-07-05T18:57:00Z">
        <w:r w:rsidR="00E95FE8">
          <w:t xml:space="preserve"> </w:t>
        </w:r>
      </w:ins>
      <w:ins w:id="135" w:author="CK NTU" w:date="2021-07-05T19:00:00Z">
        <w:r w:rsidR="00E95FE8">
          <w:t>generalist predators may function as “specialist predators”</w:t>
        </w:r>
      </w:ins>
      <w:ins w:id="136" w:author="CK NTU" w:date="2021-07-05T19:01:00Z">
        <w:r w:rsidR="00E95FE8">
          <w:t xml:space="preserve"> </w:t>
        </w:r>
      </w:ins>
      <w:ins w:id="137" w:author="CK NTU" w:date="2021-07-05T19:02:00Z">
        <w:r w:rsidR="00E95FE8">
          <w:t>of pest</w:t>
        </w:r>
      </w:ins>
      <w:ins w:id="138" w:author="CK NTU" w:date="2021-07-05T19:04:00Z">
        <w:r w:rsidR="00686574">
          <w:t>s</w:t>
        </w:r>
      </w:ins>
      <w:ins w:id="139" w:author="CK NTU" w:date="2021-07-05T19:00:00Z">
        <w:r w:rsidR="00E95FE8">
          <w:t xml:space="preserve"> </w:t>
        </w:r>
      </w:ins>
      <w:ins w:id="140" w:author="CK NTU" w:date="2021-07-05T19:01:00Z">
        <w:r w:rsidR="00E95FE8">
          <w:t xml:space="preserve">at late crop stages </w:t>
        </w:r>
      </w:ins>
      <w:ins w:id="141" w:author="CK NTU" w:date="2021-07-05T19:03:00Z">
        <w:r w:rsidR="00E95FE8">
          <w:t>(</w:t>
        </w:r>
      </w:ins>
      <w:commentRangeStart w:id="142"/>
      <w:ins w:id="143" w:author="CK NTU" w:date="2021-07-05T19:01:00Z">
        <w:r w:rsidR="00E95FE8">
          <w:t xml:space="preserve">when </w:t>
        </w:r>
      </w:ins>
      <w:ins w:id="144" w:author="CK NTU" w:date="2021-07-05T19:03:00Z">
        <w:r w:rsidR="00E95FE8">
          <w:t>pest</w:t>
        </w:r>
      </w:ins>
      <w:ins w:id="145" w:author="CK NTU" w:date="2021-07-05T19:04:00Z">
        <w:r w:rsidR="00686574">
          <w:t>s</w:t>
        </w:r>
      </w:ins>
      <w:ins w:id="146" w:author="CK NTU" w:date="2021-07-05T19:03:00Z">
        <w:r w:rsidR="00E95FE8">
          <w:t xml:space="preserve"> </w:t>
        </w:r>
        <w:r w:rsidR="00876764">
          <w:t>are abundant</w:t>
        </w:r>
        <w:commentRangeEnd w:id="142"/>
        <w:r w:rsidR="00876764">
          <w:rPr>
            <w:rStyle w:val="aa"/>
          </w:rPr>
          <w:commentReference w:id="142"/>
        </w:r>
        <w:r w:rsidR="00876764">
          <w:t>)</w:t>
        </w:r>
      </w:ins>
      <w:r w:rsidR="00670B44">
        <w:rPr>
          <w:rFonts w:hint="eastAsia"/>
        </w:rPr>
        <w:t xml:space="preserve">. </w:t>
      </w:r>
      <w:ins w:id="147" w:author="CK NTU" w:date="2021-07-05T18:31:00Z">
        <w:r w:rsidR="008C3C26">
          <w:t>Moreover,</w:t>
        </w:r>
      </w:ins>
      <w:ins w:id="148" w:author="CK NTU" w:date="2021-07-05T18:30:00Z">
        <w:r w:rsidR="008C3C26">
          <w:t xml:space="preserve"> </w:t>
        </w:r>
      </w:ins>
      <w:del w:id="149" w:author="CK NTU" w:date="2021-07-05T18:31:00Z">
        <w:r w:rsidR="00486704" w:rsidDel="008C3C26">
          <w:rPr>
            <w:rFonts w:hint="eastAsia"/>
          </w:rPr>
          <w:delText xml:space="preserve">Interestingly, </w:delText>
        </w:r>
      </w:del>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del w:id="150" w:author="CK NTU" w:date="2021-07-05T18:33:00Z">
        <w:r w:rsidR="00486704" w:rsidRPr="00934F5F" w:rsidDel="008C3C26">
          <w:rPr>
            <w:rFonts w:hint="eastAsia"/>
          </w:rPr>
          <w:delText xml:space="preserve">in the diet compared with </w:delText>
        </w:r>
      </w:del>
      <w:ins w:id="151" w:author="CK NTU" w:date="2021-07-05T18:33:00Z">
        <w:r w:rsidR="008C3C26">
          <w:t>than those</w:t>
        </w:r>
      </w:ins>
      <w:del w:id="152" w:author="CK NTU" w:date="2021-07-05T18:33:00Z">
        <w:r w:rsidR="00486704" w:rsidRPr="00934F5F" w:rsidDel="008C3C26">
          <w:rPr>
            <w:rFonts w:hint="eastAsia"/>
          </w:rPr>
          <w:delText>predators</w:delText>
        </w:r>
      </w:del>
      <w:r w:rsidR="00486704" w:rsidRPr="00934F5F">
        <w:rPr>
          <w:rFonts w:hint="eastAsia"/>
        </w:rPr>
        <w:t xml:space="preserve"> in organic farms</w:t>
      </w:r>
      <w:r w:rsidR="00486704">
        <w:rPr>
          <w:rFonts w:hint="eastAsia"/>
        </w:rPr>
        <w:t xml:space="preserve">. </w:t>
      </w:r>
      <w:ins w:id="153" w:author="CK NTU" w:date="2021-07-05T18:38:00Z">
        <w:r w:rsidR="00B90E02">
          <w:t>By quantifying</w:t>
        </w:r>
      </w:ins>
      <w:ins w:id="154" w:author="CK NTU" w:date="2021-07-05T18:39:00Z">
        <w:r w:rsidR="00B90E02">
          <w:t xml:space="preserve"> diet composition</w:t>
        </w:r>
      </w:ins>
      <w:ins w:id="155" w:author="CK NTU" w:date="2021-07-05T18:38:00Z">
        <w:r w:rsidR="00B90E02">
          <w:t xml:space="preserve"> over</w:t>
        </w:r>
      </w:ins>
      <w:ins w:id="156" w:author="CK NTU" w:date="2021-07-05T18:39:00Z">
        <w:r w:rsidR="00B90E02">
          <w:t xml:space="preserve"> crop stages and</w:t>
        </w:r>
      </w:ins>
      <w:ins w:id="157" w:author="CK NTU" w:date="2021-07-05T18:38:00Z">
        <w:r w:rsidR="00B90E02">
          <w:t xml:space="preserve"> years, </w:t>
        </w:r>
      </w:ins>
      <w:del w:id="158" w:author="CK NTU" w:date="2021-07-05T18:40:00Z">
        <w:r w:rsidR="00663F8B" w:rsidRPr="00013048" w:rsidDel="00B90E02">
          <w:rPr>
            <w:rFonts w:hint="eastAsia"/>
          </w:rPr>
          <w:delText>O</w:delText>
        </w:r>
      </w:del>
      <w:ins w:id="159" w:author="CK NTU" w:date="2021-07-05T18:40:00Z">
        <w:r w:rsidR="00B90E02">
          <w:t>o</w:t>
        </w:r>
      </w:ins>
      <w:r w:rsidR="00663F8B" w:rsidRPr="00013048">
        <w:rPr>
          <w:rFonts w:hint="eastAsia"/>
        </w:rPr>
        <w:t xml:space="preserve">ur </w:t>
      </w:r>
      <w:ins w:id="160" w:author="CK NTU" w:date="2021-07-05T18:40:00Z">
        <w:r w:rsidR="00B90E02">
          <w:t>study</w:t>
        </w:r>
      </w:ins>
      <w:ins w:id="161" w:author="CK NTU" w:date="2021-07-05T18:43:00Z">
        <w:r w:rsidR="00B90E02">
          <w:t xml:space="preserve"> </w:t>
        </w:r>
      </w:ins>
      <w:ins w:id="162" w:author="CK NTU" w:date="2021-07-05T18:45:00Z">
        <w:r w:rsidR="00D17707">
          <w:t xml:space="preserve">provides a strong </w:t>
        </w:r>
      </w:ins>
      <w:ins w:id="163" w:author="CK NTU" w:date="2021-07-05T18:50:00Z">
        <w:r w:rsidR="00B938E4">
          <w:t>support</w:t>
        </w:r>
      </w:ins>
      <w:ins w:id="164" w:author="CK NTU" w:date="2021-07-05T18:45:00Z">
        <w:r w:rsidR="00D17707">
          <w:t xml:space="preserve"> to apply </w:t>
        </w:r>
      </w:ins>
      <w:ins w:id="165" w:author="CK NTU" w:date="2021-07-05T18:46:00Z">
        <w:r w:rsidR="00D17707">
          <w:t xml:space="preserve">generalist predators as </w:t>
        </w:r>
      </w:ins>
      <w:ins w:id="166" w:author="CK NTU" w:date="2021-07-05T18:44:00Z">
        <w:r w:rsidR="00D17707">
          <w:t xml:space="preserve">biocontrol </w:t>
        </w:r>
      </w:ins>
      <w:ins w:id="167" w:author="CK NTU" w:date="2021-07-05T18:46:00Z">
        <w:r w:rsidR="00D17707">
          <w:t xml:space="preserve">agents </w:t>
        </w:r>
      </w:ins>
      <w:ins w:id="168" w:author="CK NTU" w:date="2021-07-05T18:44:00Z">
        <w:r w:rsidR="00D17707" w:rsidRPr="00044150">
          <w:t>in agro</w:t>
        </w:r>
        <w:r w:rsidR="00D17707" w:rsidRPr="00044150">
          <w:rPr>
            <w:rFonts w:hint="eastAsia"/>
          </w:rPr>
          <w:t>-</w:t>
        </w:r>
        <w:r w:rsidR="00D17707" w:rsidRPr="00044150">
          <w:t>ecosystems</w:t>
        </w:r>
      </w:ins>
      <w:ins w:id="169" w:author="CK NTU" w:date="2021-07-05T18:47:00Z">
        <w:r w:rsidR="001C6084">
          <w:t xml:space="preserve"> (e.g., high pest consumption</w:t>
        </w:r>
      </w:ins>
      <w:ins w:id="170" w:author="CK NTU" w:date="2021-07-05T18:46:00Z">
        <w:r w:rsidR="001C6084">
          <w:t xml:space="preserve"> regardless of </w:t>
        </w:r>
      </w:ins>
      <w:ins w:id="171" w:author="CK NTU" w:date="2021-07-05T18:47:00Z">
        <w:r w:rsidR="001C6084">
          <w:t>organic and conventional</w:t>
        </w:r>
      </w:ins>
      <w:ins w:id="172" w:author="CK NTU" w:date="2021-07-05T18:52:00Z">
        <w:r w:rsidR="00B938E4">
          <w:t xml:space="preserve"> rice</w:t>
        </w:r>
      </w:ins>
      <w:ins w:id="173" w:author="CK NTU" w:date="2021-07-05T18:48:00Z">
        <w:r w:rsidR="001C6084">
          <w:t xml:space="preserve"> </w:t>
        </w:r>
      </w:ins>
      <w:ins w:id="174" w:author="CK NTU" w:date="2021-07-05T18:47:00Z">
        <w:r w:rsidR="001C6084">
          <w:t>farm</w:t>
        </w:r>
      </w:ins>
      <w:ins w:id="175" w:author="CK NTU" w:date="2021-07-05T18:48:00Z">
        <w:r w:rsidR="001C6084">
          <w:t>s)</w:t>
        </w:r>
      </w:ins>
      <w:ins w:id="176" w:author="CK NTU" w:date="2021-07-05T18:46:00Z">
        <w:r w:rsidR="00D17707">
          <w:t xml:space="preserve">. </w:t>
        </w:r>
      </w:ins>
      <w:ins w:id="177" w:author="CK NTU" w:date="2021-07-05T18:49:00Z">
        <w:r w:rsidR="00B938E4">
          <w:t xml:space="preserve"> </w:t>
        </w:r>
      </w:ins>
      <w:ins w:id="178" w:author="CK NTU" w:date="2021-07-05T18:51:00Z">
        <w:r w:rsidR="00B938E4">
          <w:t>To promote sustainable agriculture, w</w:t>
        </w:r>
      </w:ins>
      <w:ins w:id="179" w:author="CK NTU" w:date="2021-07-05T18:49:00Z">
        <w:r w:rsidR="00B938E4">
          <w:t xml:space="preserve">e encourage studies </w:t>
        </w:r>
      </w:ins>
      <w:ins w:id="180" w:author="CK NTU" w:date="2021-07-05T18:52:00Z">
        <w:r w:rsidR="00B938E4">
          <w:t xml:space="preserve">to investigate if generalist predators may </w:t>
        </w:r>
      </w:ins>
      <w:ins w:id="181" w:author="CK NTU" w:date="2021-07-05T18:53:00Z">
        <w:r w:rsidR="00B938E4">
          <w:t>commonly function as “specialist</w:t>
        </w:r>
        <w:r w:rsidR="001C1520">
          <w:rPr>
            <w:rFonts w:hint="eastAsia"/>
          </w:rPr>
          <w:t xml:space="preserve"> p</w:t>
        </w:r>
        <w:r w:rsidR="001C1520">
          <w:t xml:space="preserve">redators” </w:t>
        </w:r>
      </w:ins>
      <w:ins w:id="182" w:author="CK NTU" w:date="2021-07-05T18:54:00Z">
        <w:r w:rsidR="001C1520">
          <w:t xml:space="preserve">of </w:t>
        </w:r>
        <w:r w:rsidR="001C1520">
          <w:lastRenderedPageBreak/>
          <w:t>crop pest</w:t>
        </w:r>
      </w:ins>
      <w:ins w:id="183" w:author="CK NTU" w:date="2021-07-05T19:04:00Z">
        <w:r w:rsidR="00686574">
          <w:t>s</w:t>
        </w:r>
      </w:ins>
      <w:ins w:id="184" w:author="CK NTU" w:date="2021-07-05T18:55:00Z">
        <w:r w:rsidR="00E95FE8">
          <w:t xml:space="preserve"> </w:t>
        </w:r>
      </w:ins>
      <w:ins w:id="185" w:author="CK NTU" w:date="2021-07-05T18:54:00Z">
        <w:r w:rsidR="001C1520">
          <w:t xml:space="preserve">in various agro-ecosystems. </w:t>
        </w:r>
      </w:ins>
      <w:ins w:id="186" w:author="CK NTU" w:date="2021-07-05T18:53:00Z">
        <w:r w:rsidR="00B938E4">
          <w:t xml:space="preserve"> </w:t>
        </w:r>
      </w:ins>
      <w:ins w:id="187" w:author="CK NTU" w:date="2021-07-05T18:46:00Z">
        <w:r w:rsidR="00D17707">
          <w:t xml:space="preserve"> </w:t>
        </w:r>
      </w:ins>
      <w:del w:id="188" w:author="CK NTU" w:date="2021-07-05T18:42:00Z">
        <w:r w:rsidR="00663F8B" w:rsidRPr="00013048" w:rsidDel="00B90E02">
          <w:rPr>
            <w:rFonts w:hint="eastAsia"/>
          </w:rPr>
          <w:delText xml:space="preserve">results could provide a deeper insight into </w:delText>
        </w:r>
        <w:r w:rsidR="00AD5BEB" w:rsidRPr="00013048" w:rsidDel="00B90E02">
          <w:rPr>
            <w:rFonts w:hint="eastAsia"/>
          </w:rPr>
          <w:delText>the potential of</w:delText>
        </w:r>
        <w:r w:rsidR="00663F8B" w:rsidRPr="00013048" w:rsidDel="00B90E02">
          <w:rPr>
            <w:rFonts w:hint="eastAsia"/>
          </w:rPr>
          <w:delText xml:space="preserve"> </w:delText>
        </w:r>
        <w:r w:rsidR="00663F8B" w:rsidRPr="00013048" w:rsidDel="00B90E02">
          <w:delText>generalist</w:delText>
        </w:r>
        <w:r w:rsidR="00663F8B" w:rsidRPr="00013048" w:rsidDel="00B90E02">
          <w:rPr>
            <w:rFonts w:hint="eastAsia"/>
          </w:rPr>
          <w:delText xml:space="preserve"> </w:delText>
        </w:r>
        <w:r w:rsidR="00AD5BEB" w:rsidRPr="00013048" w:rsidDel="00B90E02">
          <w:rPr>
            <w:rFonts w:hint="eastAsia"/>
          </w:rPr>
          <w:delText xml:space="preserve">arthropod </w:delText>
        </w:r>
        <w:r w:rsidR="00663F8B" w:rsidRPr="00013048" w:rsidDel="00B90E02">
          <w:rPr>
            <w:rFonts w:hint="eastAsia"/>
          </w:rPr>
          <w:delText>predators</w:delText>
        </w:r>
        <w:r w:rsidR="00AD5BEB" w:rsidRPr="00013048" w:rsidDel="00B90E02">
          <w:rPr>
            <w:rFonts w:hint="eastAsia"/>
          </w:rPr>
          <w:delText xml:space="preserve"> as biocontrol agents</w:delText>
        </w:r>
        <w:r w:rsidR="00663F8B" w:rsidRPr="00013048" w:rsidDel="00B90E02">
          <w:rPr>
            <w:rFonts w:hint="eastAsia"/>
          </w:rPr>
          <w:delText xml:space="preserve"> in agro-ecosystems.</w:delText>
        </w:r>
      </w:del>
      <w:del w:id="189" w:author="CK NTU" w:date="2021-07-05T19:04:00Z">
        <w:r w:rsidR="00663F8B" w:rsidRPr="00013048" w:rsidDel="00686574">
          <w:rPr>
            <w:rFonts w:hint="eastAsia"/>
          </w:rPr>
          <w:delText xml:space="preserve"> </w:delText>
        </w:r>
      </w:del>
    </w:p>
    <w:p w14:paraId="3774DD82" w14:textId="77777777" w:rsidR="00B90E02" w:rsidRDefault="00B90E02" w:rsidP="005D3DA3">
      <w:pPr>
        <w:jc w:val="left"/>
        <w:rPr>
          <w:ins w:id="190" w:author="CK NTU" w:date="2021-07-05T18:39:00Z"/>
        </w:rPr>
      </w:pPr>
    </w:p>
    <w:p w14:paraId="19629E11" w14:textId="2C70C114" w:rsidR="005D3DA3" w:rsidDel="00686574" w:rsidRDefault="005D3DA3" w:rsidP="005D3DA3">
      <w:pPr>
        <w:jc w:val="left"/>
        <w:rPr>
          <w:del w:id="191" w:author="CK NTU" w:date="2021-07-05T19:04:00Z"/>
        </w:rPr>
      </w:pPr>
    </w:p>
    <w:p w14:paraId="7756C3D8" w14:textId="77777777" w:rsidR="005D3DA3" w:rsidRDefault="005D3DA3">
      <w:pPr>
        <w:rPr>
          <w:b/>
          <w:color w:val="FF0000"/>
        </w:rPr>
      </w:pPr>
      <w:r>
        <w:rPr>
          <w:b/>
          <w:color w:val="FF0000"/>
        </w:rPr>
        <w:br w:type="page"/>
      </w:r>
    </w:p>
    <w:p w14:paraId="56A43538" w14:textId="77777777"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14:paraId="749A9A01" w14:textId="77777777"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14:paraId="6A131172" w14:textId="77777777"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in Miaoli County, Taiwan</w:t>
      </w:r>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Organic fertilizers (e.g., manure; 2-3 applications/crop season) and natural pesticides (e.g., tea saponins;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14:paraId="789130A1" w14:textId="77777777"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r w:rsidR="00DB22A6" w:rsidRPr="006F4685">
        <w:rPr>
          <w:color w:val="00B050"/>
        </w:rPr>
        <w:t>tillering,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14:paraId="7503981B" w14:textId="77777777"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14:paraId="25EF3B52" w14:textId="77777777"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14:paraId="65C387D6" w14:textId="77777777"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Europa ANCA-GSL elemental analyzer interfaced to a PDZ Europa 20-20 isotope ratio mass spectrometer (Sercon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mil (‰) relative to the international standards of Vienna PeeDee Beleminte</w:t>
      </w:r>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14:paraId="193F0EC9" w14:textId="77777777" w:rsidR="00DB45AA" w:rsidRPr="001961A8" w:rsidRDefault="00DB45AA" w:rsidP="002A056D">
      <w:pPr>
        <w:pStyle w:val="a3"/>
        <w:ind w:left="0"/>
        <w:jc w:val="left"/>
        <w:rPr>
          <w:color w:val="FF0000"/>
        </w:rPr>
      </w:pPr>
    </w:p>
    <w:p w14:paraId="2326FA08" w14:textId="77777777"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14:paraId="2952C38C" w14:textId="77777777"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trophic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r w:rsidR="003E7ADF" w:rsidRPr="005B03F0">
        <w:rPr>
          <w:color w:val="00B050"/>
        </w:rPr>
        <w:t xml:space="preserve">trophic </w:t>
      </w:r>
      <w:r w:rsidR="003E7ADF" w:rsidRPr="005B03F0">
        <w:rPr>
          <w:rFonts w:hint="eastAsia"/>
          <w:color w:val="00B050"/>
        </w:rPr>
        <w:t>interactions</w:t>
      </w:r>
      <w:r w:rsidR="003E7ADF" w:rsidRPr="005B03F0">
        <w:rPr>
          <w:color w:val="00B050"/>
        </w:rPr>
        <w:t xml:space="preserve"> in rice agro-ecosystems. Trophic guilds are aggregations of species that utilize similar dietary sources (i.e., occupy similar trophic niches) and constitute the basic components of food webs (Root 1967, Hawkins and Macmahon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Dominik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14:paraId="6724A600" w14:textId="77777777"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trophic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2376C2">
        <w:rPr>
          <w:rFonts w:hint="eastAsia"/>
          <w:color w:val="00B050"/>
        </w:rPr>
        <w:t>Hsu et al. 2021</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Rice herbivore</w:t>
      </w:r>
      <w:r w:rsidRPr="008B33F5">
        <w:rPr>
          <w:rFonts w:hint="eastAsia"/>
        </w:rPr>
        <w:t>s</w:t>
      </w:r>
      <w:r w:rsidRPr="008B33F5">
        <w:t xml:space="preserve">” </w:t>
      </w:r>
      <w:r w:rsidRPr="008B33F5">
        <w:lastRenderedPageBreak/>
        <w:t>consisted of major rice pests</w:t>
      </w:r>
      <w:r w:rsidRPr="008B33F5">
        <w:rPr>
          <w:rFonts w:hint="eastAsia"/>
        </w:rPr>
        <w:t xml:space="preserve">, including planthoppers,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direct trophic association with rice plants</w:t>
      </w:r>
      <w:r w:rsidRPr="008B33F5">
        <w:rPr>
          <w:rFonts w:hint="eastAsia"/>
        </w:rPr>
        <w:t>, including grasshoppers and leaf beetles. (4)</w:t>
      </w:r>
      <w:r w:rsidRPr="008B33F5">
        <w:t xml:space="preserve"> “</w:t>
      </w:r>
      <w:r w:rsidRPr="008B33F5">
        <w:rPr>
          <w:rFonts w:hint="eastAsia"/>
        </w:rPr>
        <w:t>D</w:t>
      </w:r>
      <w:r w:rsidRPr="008B33F5">
        <w:t>etritivore</w:t>
      </w:r>
      <w:r w:rsidRPr="008B33F5">
        <w:rPr>
          <w:rFonts w:hint="eastAsia"/>
        </w:rPr>
        <w:t>s</w:t>
      </w:r>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trophic interactions between </w:t>
      </w:r>
      <w:r w:rsidRPr="008B33F5">
        <w:t xml:space="preserve">generalist predators and their prey </w:t>
      </w:r>
      <w:r w:rsidRPr="008B33F5">
        <w:rPr>
          <w:rFonts w:hint="eastAsia"/>
        </w:rPr>
        <w:t>sources</w:t>
      </w:r>
      <w:r w:rsidRPr="008B33F5">
        <w:t>, we did not consider other trophic guilds (e.g., parasitoids)</w:t>
      </w:r>
      <w:r w:rsidRPr="008B33F5">
        <w:rPr>
          <w:rFonts w:hint="eastAsia"/>
        </w:rPr>
        <w:t xml:space="preserve"> in the subsequent analyses</w:t>
      </w:r>
      <w:r w:rsidRPr="008B33F5">
        <w:t>.</w:t>
      </w:r>
      <w:r w:rsidR="00A70F07" w:rsidRPr="008B33F5">
        <w:rPr>
          <w:rFonts w:hint="eastAsia"/>
        </w:rPr>
        <w:t xml:space="preserve"> </w:t>
      </w:r>
    </w:p>
    <w:p w14:paraId="04014D88" w14:textId="77777777" w:rsidR="006A7E7C" w:rsidRDefault="006A7E7C">
      <w:pPr>
        <w:rPr>
          <w:i/>
          <w:color w:val="FF0000"/>
        </w:rPr>
      </w:pPr>
    </w:p>
    <w:p w14:paraId="410813BA" w14:textId="77777777" w:rsidR="00D75A61" w:rsidRPr="00194A27" w:rsidRDefault="006A7E7C" w:rsidP="009C40A4">
      <w:pPr>
        <w:pStyle w:val="a3"/>
        <w:ind w:left="0"/>
        <w:jc w:val="center"/>
        <w:rPr>
          <w:i/>
        </w:rPr>
      </w:pPr>
      <w:r w:rsidRPr="00194A27">
        <w:rPr>
          <w:rFonts w:hint="eastAsia"/>
          <w:i/>
        </w:rPr>
        <w:t>Data analysis</w:t>
      </w:r>
    </w:p>
    <w:p w14:paraId="6DE99EAF" w14:textId="77777777"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r w:rsidR="00700621">
        <w:t>MixSIAR package</w:t>
      </w:r>
      <w:r w:rsidR="00700621">
        <w:rPr>
          <w:rFonts w:hint="eastAsia"/>
        </w:rPr>
        <w:t xml:space="preserve"> </w:t>
      </w:r>
      <w:r w:rsidR="0081073A">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81073A">
        <w:fldChar w:fldCharType="separate"/>
      </w:r>
      <w:r w:rsidR="00700621">
        <w:rPr>
          <w:noProof/>
        </w:rPr>
        <w:t>(Stock and Semmens 2017)</w:t>
      </w:r>
      <w:r w:rsidR="0081073A">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81073A"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81073A" w:rsidRPr="00700621">
        <w:fldChar w:fldCharType="separate"/>
      </w:r>
      <w:r w:rsidR="00700621" w:rsidRPr="00700621">
        <w:rPr>
          <w:noProof/>
        </w:rPr>
        <w:t>(Phillips and Koch 2002, Stock and Semmens 2016)</w:t>
      </w:r>
      <w:r w:rsidR="0081073A"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81073A"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81073A" w:rsidRPr="009027A8">
        <w:fldChar w:fldCharType="separate"/>
      </w:r>
      <w:r w:rsidR="00700621" w:rsidRPr="009027A8">
        <w:rPr>
          <w:noProof/>
        </w:rPr>
        <w:t>Caut et al. (2009)</w:t>
      </w:r>
      <w:r w:rsidR="0081073A"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Gewek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14:paraId="367990CB" w14:textId="77777777"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r>
        <w:t xml:space="preserve">betareg package </w:t>
      </w:r>
      <w:r w:rsidR="0081073A">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81073A">
        <w:fldChar w:fldCharType="separate"/>
      </w:r>
      <w:r>
        <w:rPr>
          <w:noProof/>
        </w:rPr>
        <w:t>(Zeileis et al. 2016)</w:t>
      </w:r>
      <w:r w:rsidR="0081073A">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Pr="00FA796C">
        <w:t xml:space="preserve"> car package </w:t>
      </w:r>
      <w:r w:rsidR="0081073A"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1073A" w:rsidRPr="00FA796C">
        <w:fldChar w:fldCharType="separate"/>
      </w:r>
      <w:r w:rsidRPr="00FA796C">
        <w:rPr>
          <w:noProof/>
        </w:rPr>
        <w:t>(Fox and Weisberg 2018)</w:t>
      </w:r>
      <w:r w:rsidR="0081073A"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81073A"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81073A" w:rsidRPr="00BC1B86">
        <w:fldChar w:fldCharType="separate"/>
      </w:r>
      <w:r w:rsidR="00FA796C" w:rsidRPr="00BC1B86">
        <w:rPr>
          <w:noProof/>
        </w:rPr>
        <w:t>(Lenth and Lenth 2018)</w:t>
      </w:r>
      <w:r w:rsidR="0081073A"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81073A"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81073A" w:rsidRPr="00BC1B86">
        <w:fldChar w:fldCharType="separate"/>
      </w:r>
      <w:r w:rsidR="009E0C60" w:rsidRPr="00BC1B86">
        <w:rPr>
          <w:noProof/>
        </w:rPr>
        <w:t>(R Core Team 2020)</w:t>
      </w:r>
      <w:r w:rsidR="0081073A" w:rsidRPr="00BC1B86">
        <w:fldChar w:fldCharType="end"/>
      </w:r>
      <w:r w:rsidR="00BC1B86" w:rsidRPr="00BC1B86">
        <w:rPr>
          <w:rFonts w:hint="eastAsia"/>
        </w:rPr>
        <w:t>.</w:t>
      </w:r>
    </w:p>
    <w:p w14:paraId="70B480E7" w14:textId="77777777" w:rsidR="00DE29FD" w:rsidRDefault="00DE29FD">
      <w:pPr>
        <w:rPr>
          <w:color w:val="FF0000"/>
        </w:rPr>
      </w:pPr>
      <w:r>
        <w:rPr>
          <w:color w:val="FF0000"/>
        </w:rPr>
        <w:br w:type="page"/>
      </w:r>
    </w:p>
    <w:p w14:paraId="57C210DB" w14:textId="77777777"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each trophic guild in this study</w:t>
      </w:r>
      <w:r w:rsidRPr="006C1DE3">
        <w:rPr>
          <w:bCs/>
          <w:sz w:val="24"/>
          <w:szCs w:val="24"/>
        </w:rPr>
        <w:t>.</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DE29FD" w:rsidRPr="006C1DE3" w14:paraId="0CB1171A" w14:textId="77777777"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B0D93F9" w14:textId="77777777" w:rsidR="00DE29FD" w:rsidRPr="006C1DE3" w:rsidRDefault="00DE29FD" w:rsidP="00E54BF3">
            <w:pPr>
              <w:rPr>
                <w:sz w:val="24"/>
                <w:szCs w:val="24"/>
              </w:rPr>
            </w:pPr>
            <w:r w:rsidRPr="006C1DE3">
              <w:rPr>
                <w:sz w:val="24"/>
                <w:szCs w:val="24"/>
              </w:rPr>
              <w:t>Trophic guild</w:t>
            </w:r>
          </w:p>
        </w:tc>
        <w:tc>
          <w:tcPr>
            <w:tcW w:w="2546" w:type="dxa"/>
            <w:tcBorders>
              <w:top w:val="single" w:sz="4" w:space="0" w:color="auto"/>
              <w:bottom w:val="single" w:sz="4" w:space="0" w:color="auto"/>
            </w:tcBorders>
            <w:vAlign w:val="center"/>
          </w:tcPr>
          <w:p w14:paraId="62F29F4E" w14:textId="77777777"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0D66A1A" w14:textId="77777777" w:rsidR="00DE29FD" w:rsidRPr="006C1DE3" w:rsidRDefault="00DE29FD" w:rsidP="00E54BF3">
            <w:pPr>
              <w:rPr>
                <w:sz w:val="24"/>
                <w:szCs w:val="24"/>
              </w:rPr>
            </w:pPr>
            <w:r w:rsidRPr="006C1DE3">
              <w:rPr>
                <w:sz w:val="24"/>
                <w:szCs w:val="24"/>
              </w:rPr>
              <w:t>Family/Genus</w:t>
            </w:r>
          </w:p>
        </w:tc>
      </w:tr>
      <w:tr w:rsidR="00574690" w:rsidRPr="006C1DE3" w14:paraId="60356103" w14:textId="77777777"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00D00802" w14:textId="77777777"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14:paraId="47CFD3BF" w14:textId="77777777" w:rsidR="00574690" w:rsidRPr="006C1DE3" w:rsidRDefault="00574690" w:rsidP="00E54BF3">
            <w:pPr>
              <w:ind w:left="141"/>
              <w:rPr>
                <w:sz w:val="24"/>
                <w:szCs w:val="24"/>
              </w:rPr>
            </w:pPr>
            <w:r w:rsidRPr="006C1DE3">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0AFB27E0" w14:textId="77777777" w:rsidR="00574690" w:rsidRPr="006C1DE3" w:rsidRDefault="00574690" w:rsidP="00E54BF3">
            <w:pPr>
              <w:rPr>
                <w:sz w:val="24"/>
                <w:szCs w:val="24"/>
              </w:rPr>
            </w:pPr>
            <w:r w:rsidRPr="006C1DE3">
              <w:rPr>
                <w:sz w:val="24"/>
                <w:szCs w:val="24"/>
              </w:rPr>
              <w:t>Araneidae</w:t>
            </w:r>
          </w:p>
        </w:tc>
      </w:tr>
      <w:tr w:rsidR="00574690" w:rsidRPr="006C1DE3" w14:paraId="63D1A27B"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AD7A978" w14:textId="77777777" w:rsidR="00574690" w:rsidRPr="006C1DE3" w:rsidRDefault="00574690" w:rsidP="00E54BF3">
            <w:pPr>
              <w:rPr>
                <w:sz w:val="24"/>
                <w:szCs w:val="24"/>
              </w:rPr>
            </w:pPr>
          </w:p>
        </w:tc>
        <w:tc>
          <w:tcPr>
            <w:tcW w:w="2546" w:type="dxa"/>
            <w:vAlign w:val="center"/>
          </w:tcPr>
          <w:p w14:paraId="3E8D6AB0"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5242B2C9" w14:textId="77777777" w:rsidR="00574690" w:rsidRPr="006C1DE3" w:rsidRDefault="00574690" w:rsidP="00E54BF3">
            <w:pPr>
              <w:rPr>
                <w:sz w:val="24"/>
                <w:szCs w:val="24"/>
              </w:rPr>
            </w:pPr>
            <w:r w:rsidRPr="006C1DE3">
              <w:rPr>
                <w:sz w:val="24"/>
                <w:szCs w:val="24"/>
              </w:rPr>
              <w:t>Clubionidae</w:t>
            </w:r>
          </w:p>
        </w:tc>
      </w:tr>
      <w:tr w:rsidR="00574690" w:rsidRPr="006C1DE3" w14:paraId="3F5C9376"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C53443D" w14:textId="77777777" w:rsidR="00574690" w:rsidRPr="006C1DE3" w:rsidRDefault="00574690" w:rsidP="00E54BF3">
            <w:pPr>
              <w:rPr>
                <w:sz w:val="24"/>
                <w:szCs w:val="24"/>
              </w:rPr>
            </w:pPr>
          </w:p>
        </w:tc>
        <w:tc>
          <w:tcPr>
            <w:tcW w:w="2546" w:type="dxa"/>
            <w:vAlign w:val="center"/>
          </w:tcPr>
          <w:p w14:paraId="216DC628" w14:textId="77777777" w:rsidR="00574690" w:rsidRPr="006C1DE3" w:rsidRDefault="00574690"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14:paraId="0B57B8E3" w14:textId="77777777" w:rsidR="00574690" w:rsidRPr="006C1DE3" w:rsidRDefault="00574690" w:rsidP="00E54BF3">
            <w:pPr>
              <w:rPr>
                <w:sz w:val="24"/>
                <w:szCs w:val="24"/>
              </w:rPr>
            </w:pPr>
            <w:r w:rsidRPr="006C1DE3">
              <w:rPr>
                <w:sz w:val="24"/>
                <w:szCs w:val="24"/>
              </w:rPr>
              <w:t>Coccinellidae</w:t>
            </w:r>
          </w:p>
        </w:tc>
      </w:tr>
      <w:tr w:rsidR="00574690" w:rsidRPr="006C1DE3" w14:paraId="5EF753CB"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D91FC25" w14:textId="77777777" w:rsidR="00574690" w:rsidRPr="006C1DE3" w:rsidRDefault="00574690" w:rsidP="00E54BF3">
            <w:pPr>
              <w:rPr>
                <w:sz w:val="24"/>
                <w:szCs w:val="24"/>
              </w:rPr>
            </w:pPr>
          </w:p>
        </w:tc>
        <w:tc>
          <w:tcPr>
            <w:tcW w:w="2546" w:type="dxa"/>
            <w:vAlign w:val="center"/>
          </w:tcPr>
          <w:p w14:paraId="4482EEF5"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6E160CD6" w14:textId="77777777" w:rsidR="00574690" w:rsidRPr="006C1DE3" w:rsidRDefault="00574690" w:rsidP="00E54BF3">
            <w:pPr>
              <w:rPr>
                <w:sz w:val="24"/>
                <w:szCs w:val="24"/>
              </w:rPr>
            </w:pPr>
            <w:r w:rsidRPr="006C1DE3">
              <w:rPr>
                <w:sz w:val="24"/>
                <w:szCs w:val="24"/>
              </w:rPr>
              <w:t>Oxyopidae</w:t>
            </w:r>
          </w:p>
        </w:tc>
      </w:tr>
      <w:tr w:rsidR="00574690" w:rsidRPr="006C1DE3" w14:paraId="1A2473F9"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1567BDF" w14:textId="77777777" w:rsidR="00574690" w:rsidRPr="006C1DE3" w:rsidRDefault="00574690" w:rsidP="00E54BF3">
            <w:pPr>
              <w:rPr>
                <w:sz w:val="24"/>
                <w:szCs w:val="24"/>
              </w:rPr>
            </w:pPr>
          </w:p>
        </w:tc>
        <w:tc>
          <w:tcPr>
            <w:tcW w:w="2546" w:type="dxa"/>
            <w:vAlign w:val="center"/>
          </w:tcPr>
          <w:p w14:paraId="7DDAEDC7"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52E0EE57" w14:textId="77777777" w:rsidR="00574690" w:rsidRPr="006C1DE3" w:rsidRDefault="00574690" w:rsidP="00E54BF3">
            <w:pPr>
              <w:rPr>
                <w:sz w:val="24"/>
                <w:szCs w:val="24"/>
              </w:rPr>
            </w:pPr>
            <w:r w:rsidRPr="006C1DE3">
              <w:rPr>
                <w:sz w:val="24"/>
                <w:szCs w:val="24"/>
              </w:rPr>
              <w:t>Tetragnathidae</w:t>
            </w:r>
          </w:p>
        </w:tc>
      </w:tr>
      <w:tr w:rsidR="00574690" w:rsidRPr="006C1DE3" w14:paraId="59A80364"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381CE4F" w14:textId="77777777" w:rsidR="00574690" w:rsidRPr="006C1DE3" w:rsidRDefault="00574690" w:rsidP="00E54BF3">
            <w:pPr>
              <w:rPr>
                <w:sz w:val="24"/>
                <w:szCs w:val="24"/>
              </w:rPr>
            </w:pPr>
          </w:p>
        </w:tc>
        <w:tc>
          <w:tcPr>
            <w:tcW w:w="2546" w:type="dxa"/>
            <w:vAlign w:val="center"/>
          </w:tcPr>
          <w:p w14:paraId="25D45EAE" w14:textId="77777777" w:rsidR="00574690" w:rsidRPr="006C1DE3" w:rsidRDefault="00574690" w:rsidP="00E54BF3">
            <w:pPr>
              <w:ind w:left="141"/>
              <w:rPr>
                <w:sz w:val="24"/>
                <w:szCs w:val="24"/>
              </w:rPr>
            </w:pPr>
            <w:r w:rsidRPr="006C1DE3">
              <w:rPr>
                <w:sz w:val="24"/>
                <w:szCs w:val="24"/>
              </w:rPr>
              <w:t>Araneae</w:t>
            </w:r>
          </w:p>
        </w:tc>
        <w:tc>
          <w:tcPr>
            <w:tcW w:w="3854" w:type="dxa"/>
            <w:shd w:val="clear" w:color="auto" w:fill="auto"/>
            <w:tcMar>
              <w:top w:w="80" w:type="dxa"/>
              <w:left w:w="80" w:type="dxa"/>
              <w:bottom w:w="80" w:type="dxa"/>
              <w:right w:w="80" w:type="dxa"/>
            </w:tcMar>
            <w:vAlign w:val="center"/>
          </w:tcPr>
          <w:p w14:paraId="5F40F29B" w14:textId="77777777" w:rsidR="00574690" w:rsidRPr="006C1DE3" w:rsidRDefault="00574690" w:rsidP="00E54BF3">
            <w:pPr>
              <w:rPr>
                <w:sz w:val="24"/>
                <w:szCs w:val="24"/>
              </w:rPr>
            </w:pPr>
            <w:r w:rsidRPr="006C1DE3">
              <w:rPr>
                <w:sz w:val="24"/>
                <w:szCs w:val="24"/>
              </w:rPr>
              <w:t>Thomisidae</w:t>
            </w:r>
          </w:p>
        </w:tc>
      </w:tr>
      <w:tr w:rsidR="00DE29FD" w:rsidRPr="006C1DE3" w14:paraId="2176F98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1D97006D" w14:textId="77777777"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14:paraId="44F81B0E"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7D32D088" w14:textId="77777777" w:rsidR="00DE29FD" w:rsidRPr="006C1DE3" w:rsidRDefault="00DE29FD" w:rsidP="00E54BF3">
            <w:pPr>
              <w:rPr>
                <w:sz w:val="24"/>
                <w:szCs w:val="24"/>
              </w:rPr>
            </w:pPr>
            <w:r w:rsidRPr="006C1DE3">
              <w:rPr>
                <w:sz w:val="24"/>
                <w:szCs w:val="24"/>
              </w:rPr>
              <w:t>Alydidae/</w:t>
            </w:r>
            <w:r w:rsidRPr="006C1DE3">
              <w:rPr>
                <w:i/>
                <w:sz w:val="24"/>
                <w:szCs w:val="24"/>
              </w:rPr>
              <w:t>Leptocorisa</w:t>
            </w:r>
          </w:p>
        </w:tc>
      </w:tr>
      <w:tr w:rsidR="00DE29FD" w:rsidRPr="006C1DE3" w14:paraId="310AD060"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C5071B5" w14:textId="77777777" w:rsidR="00DE29FD" w:rsidRPr="006C1DE3" w:rsidRDefault="00DE29FD" w:rsidP="00E54BF3">
            <w:pPr>
              <w:rPr>
                <w:sz w:val="24"/>
                <w:szCs w:val="24"/>
              </w:rPr>
            </w:pPr>
          </w:p>
        </w:tc>
        <w:tc>
          <w:tcPr>
            <w:tcW w:w="2546" w:type="dxa"/>
            <w:vAlign w:val="center"/>
          </w:tcPr>
          <w:p w14:paraId="652724A3"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29B57308" w14:textId="77777777" w:rsidR="00DE29FD" w:rsidRPr="006C1DE3" w:rsidRDefault="00DE29FD" w:rsidP="00E54BF3">
            <w:pPr>
              <w:rPr>
                <w:sz w:val="24"/>
                <w:szCs w:val="24"/>
              </w:rPr>
            </w:pPr>
            <w:r w:rsidRPr="006C1DE3">
              <w:rPr>
                <w:sz w:val="24"/>
                <w:szCs w:val="24"/>
              </w:rPr>
              <w:t>Cicadellidae/</w:t>
            </w:r>
            <w:r w:rsidRPr="006C1DE3">
              <w:rPr>
                <w:i/>
                <w:sz w:val="24"/>
                <w:szCs w:val="24"/>
              </w:rPr>
              <w:t>Nephotettix</w:t>
            </w:r>
          </w:p>
        </w:tc>
      </w:tr>
      <w:tr w:rsidR="00DE29FD" w:rsidRPr="006C1DE3" w14:paraId="1A772B07"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6E8BDE2" w14:textId="77777777" w:rsidR="00DE29FD" w:rsidRPr="006C1DE3" w:rsidRDefault="00DE29FD" w:rsidP="00E54BF3">
            <w:pPr>
              <w:rPr>
                <w:sz w:val="24"/>
                <w:szCs w:val="24"/>
              </w:rPr>
            </w:pPr>
          </w:p>
        </w:tc>
        <w:tc>
          <w:tcPr>
            <w:tcW w:w="2546" w:type="dxa"/>
            <w:vAlign w:val="center"/>
          </w:tcPr>
          <w:p w14:paraId="29C933C3"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26D37D35" w14:textId="77777777" w:rsidR="00DE29FD" w:rsidRPr="006C1DE3" w:rsidRDefault="00DE29FD" w:rsidP="00E54BF3">
            <w:pPr>
              <w:rPr>
                <w:sz w:val="24"/>
                <w:szCs w:val="24"/>
              </w:rPr>
            </w:pPr>
            <w:r w:rsidRPr="006C1DE3">
              <w:rPr>
                <w:sz w:val="24"/>
                <w:szCs w:val="24"/>
              </w:rPr>
              <w:t>Delphacidae/</w:t>
            </w:r>
            <w:r w:rsidRPr="006C1DE3">
              <w:rPr>
                <w:i/>
                <w:sz w:val="24"/>
                <w:szCs w:val="24"/>
              </w:rPr>
              <w:t>Nilaparvata</w:t>
            </w:r>
          </w:p>
        </w:tc>
      </w:tr>
      <w:tr w:rsidR="00DE29FD" w:rsidRPr="006C1DE3" w14:paraId="5E95B2A4"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8BA7E09" w14:textId="77777777" w:rsidR="00DE29FD" w:rsidRPr="006C1DE3" w:rsidRDefault="00DE29FD" w:rsidP="00E54BF3">
            <w:pPr>
              <w:rPr>
                <w:sz w:val="24"/>
                <w:szCs w:val="24"/>
              </w:rPr>
            </w:pPr>
          </w:p>
        </w:tc>
        <w:tc>
          <w:tcPr>
            <w:tcW w:w="2546" w:type="dxa"/>
            <w:vAlign w:val="center"/>
          </w:tcPr>
          <w:p w14:paraId="55821EF2" w14:textId="77777777"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14:paraId="7BEA1788" w14:textId="77777777" w:rsidR="00DE29FD" w:rsidRPr="006C1DE3" w:rsidRDefault="00DE29FD" w:rsidP="00E54BF3">
            <w:pPr>
              <w:rPr>
                <w:sz w:val="24"/>
                <w:szCs w:val="24"/>
              </w:rPr>
            </w:pPr>
            <w:r w:rsidRPr="006C1DE3">
              <w:rPr>
                <w:sz w:val="24"/>
                <w:szCs w:val="24"/>
              </w:rPr>
              <w:t>Hesperiidae</w:t>
            </w:r>
          </w:p>
        </w:tc>
      </w:tr>
      <w:tr w:rsidR="00DE29FD" w:rsidRPr="006C1DE3" w14:paraId="2DFECA63"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FF32FB2" w14:textId="77777777" w:rsidR="00DE29FD" w:rsidRPr="006C1DE3" w:rsidRDefault="00DE29FD" w:rsidP="00E54BF3">
            <w:pPr>
              <w:rPr>
                <w:sz w:val="24"/>
                <w:szCs w:val="24"/>
              </w:rPr>
            </w:pPr>
          </w:p>
        </w:tc>
        <w:tc>
          <w:tcPr>
            <w:tcW w:w="2546" w:type="dxa"/>
            <w:vAlign w:val="center"/>
          </w:tcPr>
          <w:p w14:paraId="1F798BA5"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14EEF377" w14:textId="77777777" w:rsidR="00DE29FD" w:rsidRPr="006C1DE3" w:rsidRDefault="00DE29FD" w:rsidP="00E54BF3">
            <w:pPr>
              <w:rPr>
                <w:sz w:val="24"/>
                <w:szCs w:val="24"/>
              </w:rPr>
            </w:pPr>
            <w:r w:rsidRPr="006C1DE3">
              <w:rPr>
                <w:sz w:val="24"/>
                <w:szCs w:val="24"/>
              </w:rPr>
              <w:t>Lygaeidae/</w:t>
            </w:r>
            <w:r w:rsidRPr="006C1DE3">
              <w:rPr>
                <w:i/>
                <w:sz w:val="24"/>
                <w:szCs w:val="24"/>
              </w:rPr>
              <w:t>Pachybrachius</w:t>
            </w:r>
          </w:p>
        </w:tc>
      </w:tr>
      <w:tr w:rsidR="00DE29FD" w:rsidRPr="006C1DE3" w14:paraId="2571F958"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2A70D9C" w14:textId="77777777" w:rsidR="00DE29FD" w:rsidRPr="006C1DE3" w:rsidRDefault="00DE29FD" w:rsidP="00E54BF3">
            <w:pPr>
              <w:rPr>
                <w:sz w:val="24"/>
                <w:szCs w:val="24"/>
              </w:rPr>
            </w:pPr>
          </w:p>
        </w:tc>
        <w:tc>
          <w:tcPr>
            <w:tcW w:w="2546" w:type="dxa"/>
            <w:vAlign w:val="center"/>
          </w:tcPr>
          <w:p w14:paraId="7DC1E4BF" w14:textId="77777777" w:rsidR="00DE29FD" w:rsidRPr="006C1DE3" w:rsidRDefault="00DE29FD" w:rsidP="00E54BF3">
            <w:pPr>
              <w:ind w:left="141"/>
              <w:rPr>
                <w:sz w:val="24"/>
                <w:szCs w:val="24"/>
              </w:rPr>
            </w:pPr>
            <w:r w:rsidRPr="006C1DE3">
              <w:rPr>
                <w:sz w:val="24"/>
                <w:szCs w:val="24"/>
              </w:rPr>
              <w:t>Hemiptera</w:t>
            </w:r>
          </w:p>
        </w:tc>
        <w:tc>
          <w:tcPr>
            <w:tcW w:w="3854" w:type="dxa"/>
            <w:shd w:val="clear" w:color="auto" w:fill="auto"/>
            <w:tcMar>
              <w:top w:w="80" w:type="dxa"/>
              <w:left w:w="80" w:type="dxa"/>
              <w:bottom w:w="80" w:type="dxa"/>
              <w:right w:w="80" w:type="dxa"/>
            </w:tcMar>
            <w:vAlign w:val="center"/>
          </w:tcPr>
          <w:p w14:paraId="127173BE" w14:textId="77777777" w:rsidR="00DE29FD" w:rsidRPr="006C1DE3" w:rsidRDefault="00DE29FD" w:rsidP="00E54BF3">
            <w:pPr>
              <w:rPr>
                <w:sz w:val="24"/>
                <w:szCs w:val="24"/>
              </w:rPr>
            </w:pPr>
            <w:r w:rsidRPr="006C1DE3">
              <w:rPr>
                <w:sz w:val="24"/>
                <w:szCs w:val="24"/>
              </w:rPr>
              <w:t>Pentatomidae/</w:t>
            </w:r>
            <w:r w:rsidRPr="006C1DE3">
              <w:rPr>
                <w:i/>
                <w:sz w:val="24"/>
                <w:szCs w:val="24"/>
              </w:rPr>
              <w:t>Scotinophara</w:t>
            </w:r>
          </w:p>
        </w:tc>
      </w:tr>
      <w:tr w:rsidR="00DE29FD" w:rsidRPr="006C1DE3" w14:paraId="405638FB"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0777D16" w14:textId="77777777" w:rsidR="00DE29FD" w:rsidRPr="006C1DE3" w:rsidRDefault="00DE29FD" w:rsidP="00E54BF3">
            <w:pPr>
              <w:rPr>
                <w:sz w:val="24"/>
                <w:szCs w:val="24"/>
              </w:rPr>
            </w:pPr>
          </w:p>
        </w:tc>
        <w:tc>
          <w:tcPr>
            <w:tcW w:w="2546" w:type="dxa"/>
            <w:vAlign w:val="center"/>
          </w:tcPr>
          <w:p w14:paraId="23067FD9" w14:textId="77777777"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14:paraId="4B636CEA" w14:textId="77777777" w:rsidR="00DE29FD" w:rsidRPr="006C1DE3" w:rsidRDefault="00DE29FD" w:rsidP="00E54BF3">
            <w:pPr>
              <w:rPr>
                <w:sz w:val="24"/>
                <w:szCs w:val="24"/>
              </w:rPr>
            </w:pPr>
            <w:r w:rsidRPr="006C1DE3">
              <w:rPr>
                <w:sz w:val="24"/>
                <w:szCs w:val="24"/>
              </w:rPr>
              <w:t>Pyralidae</w:t>
            </w:r>
          </w:p>
        </w:tc>
      </w:tr>
      <w:tr w:rsidR="00DE29FD" w:rsidRPr="006C1DE3" w14:paraId="33F6EC4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46D4C535" w14:textId="77777777" w:rsidR="00DE29FD" w:rsidRPr="006C1DE3" w:rsidRDefault="00DE29FD" w:rsidP="00E54BF3">
            <w:pPr>
              <w:rPr>
                <w:sz w:val="24"/>
                <w:szCs w:val="24"/>
              </w:rPr>
            </w:pPr>
          </w:p>
        </w:tc>
        <w:tc>
          <w:tcPr>
            <w:tcW w:w="2546" w:type="dxa"/>
            <w:vAlign w:val="center"/>
          </w:tcPr>
          <w:p w14:paraId="6B9E5BCA"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353456E9" w14:textId="77777777" w:rsidR="00DE29FD" w:rsidRPr="006C1DE3" w:rsidRDefault="00DE29FD" w:rsidP="00E54BF3">
            <w:pPr>
              <w:rPr>
                <w:sz w:val="24"/>
                <w:szCs w:val="24"/>
              </w:rPr>
            </w:pPr>
            <w:r w:rsidRPr="006C1DE3">
              <w:rPr>
                <w:sz w:val="24"/>
                <w:szCs w:val="24"/>
              </w:rPr>
              <w:t>Pyrgomorphidae/</w:t>
            </w:r>
            <w:r w:rsidRPr="006C1DE3">
              <w:rPr>
                <w:i/>
                <w:sz w:val="24"/>
                <w:szCs w:val="24"/>
              </w:rPr>
              <w:t>Atractomorpha</w:t>
            </w:r>
            <w:r w:rsidRPr="006C1DE3">
              <w:rPr>
                <w:sz w:val="24"/>
                <w:szCs w:val="24"/>
              </w:rPr>
              <w:t xml:space="preserve"> </w:t>
            </w:r>
          </w:p>
        </w:tc>
      </w:tr>
      <w:tr w:rsidR="00DE29FD" w:rsidRPr="006C1DE3" w14:paraId="728434B5"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22D44700" w14:textId="77777777"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14:paraId="44B49C99"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5FE86C00" w14:textId="77777777" w:rsidR="00DE29FD" w:rsidRPr="006C1DE3" w:rsidRDefault="00DE29FD" w:rsidP="00E54BF3">
            <w:pPr>
              <w:rPr>
                <w:sz w:val="24"/>
                <w:szCs w:val="24"/>
              </w:rPr>
            </w:pPr>
            <w:r w:rsidRPr="006C1DE3">
              <w:rPr>
                <w:sz w:val="24"/>
                <w:szCs w:val="24"/>
              </w:rPr>
              <w:t>Acrididae</w:t>
            </w:r>
          </w:p>
        </w:tc>
      </w:tr>
      <w:tr w:rsidR="00DE29FD" w:rsidRPr="006C1DE3" w14:paraId="18BB1409"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4E6F57E" w14:textId="77777777" w:rsidR="00DE29FD" w:rsidRPr="006C1DE3" w:rsidRDefault="00DE29FD" w:rsidP="00E54BF3">
            <w:pPr>
              <w:rPr>
                <w:sz w:val="24"/>
                <w:szCs w:val="24"/>
              </w:rPr>
            </w:pPr>
          </w:p>
        </w:tc>
        <w:tc>
          <w:tcPr>
            <w:tcW w:w="2546" w:type="dxa"/>
            <w:vAlign w:val="center"/>
          </w:tcPr>
          <w:p w14:paraId="3B64D8C9" w14:textId="77777777" w:rsidR="00DE29FD" w:rsidRPr="006C1DE3" w:rsidRDefault="00DE29FD" w:rsidP="00E54BF3">
            <w:pPr>
              <w:ind w:left="141"/>
              <w:rPr>
                <w:sz w:val="24"/>
                <w:szCs w:val="24"/>
              </w:rPr>
            </w:pPr>
            <w:r w:rsidRPr="006C1DE3">
              <w:rPr>
                <w:sz w:val="24"/>
                <w:szCs w:val="24"/>
              </w:rPr>
              <w:t>Coleoptera</w:t>
            </w:r>
          </w:p>
        </w:tc>
        <w:tc>
          <w:tcPr>
            <w:tcW w:w="3854" w:type="dxa"/>
            <w:shd w:val="clear" w:color="auto" w:fill="auto"/>
            <w:tcMar>
              <w:top w:w="80" w:type="dxa"/>
              <w:left w:w="80" w:type="dxa"/>
              <w:bottom w:w="80" w:type="dxa"/>
              <w:right w:w="80" w:type="dxa"/>
            </w:tcMar>
            <w:vAlign w:val="center"/>
          </w:tcPr>
          <w:p w14:paraId="26DD7415" w14:textId="77777777" w:rsidR="00DE29FD" w:rsidRPr="006C1DE3" w:rsidRDefault="00DE29FD" w:rsidP="00E54BF3">
            <w:pPr>
              <w:rPr>
                <w:sz w:val="24"/>
                <w:szCs w:val="24"/>
              </w:rPr>
            </w:pPr>
            <w:r w:rsidRPr="006C1DE3">
              <w:rPr>
                <w:sz w:val="24"/>
                <w:szCs w:val="24"/>
              </w:rPr>
              <w:t>Chrysomelidae</w:t>
            </w:r>
          </w:p>
        </w:tc>
      </w:tr>
      <w:tr w:rsidR="00DE29FD" w:rsidRPr="006C1DE3" w14:paraId="31F43DCE"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5BFC5EE8" w14:textId="77777777" w:rsidR="00DE29FD" w:rsidRPr="006C1DE3" w:rsidRDefault="00DE29FD" w:rsidP="00E54BF3">
            <w:pPr>
              <w:rPr>
                <w:sz w:val="24"/>
                <w:szCs w:val="24"/>
              </w:rPr>
            </w:pPr>
            <w:r w:rsidRPr="006C1DE3">
              <w:rPr>
                <w:sz w:val="24"/>
                <w:szCs w:val="24"/>
              </w:rPr>
              <w:t>Detritivore</w:t>
            </w:r>
            <w:r>
              <w:rPr>
                <w:rFonts w:hint="eastAsia"/>
                <w:sz w:val="24"/>
                <w:szCs w:val="24"/>
              </w:rPr>
              <w:t>s</w:t>
            </w:r>
          </w:p>
        </w:tc>
        <w:tc>
          <w:tcPr>
            <w:tcW w:w="2546" w:type="dxa"/>
            <w:vAlign w:val="center"/>
          </w:tcPr>
          <w:p w14:paraId="7BD1C89D"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3A0A232D" w14:textId="77777777" w:rsidR="00DE29FD" w:rsidRPr="006C1DE3" w:rsidRDefault="00DE29FD" w:rsidP="00E54BF3">
            <w:pPr>
              <w:rPr>
                <w:sz w:val="24"/>
                <w:szCs w:val="24"/>
              </w:rPr>
            </w:pPr>
            <w:r w:rsidRPr="006C1DE3">
              <w:rPr>
                <w:sz w:val="24"/>
                <w:szCs w:val="24"/>
              </w:rPr>
              <w:t>Chironomidae</w:t>
            </w:r>
          </w:p>
        </w:tc>
      </w:tr>
      <w:tr w:rsidR="00DE29FD" w:rsidRPr="006C1DE3" w14:paraId="30E22E47"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1F3D41E" w14:textId="77777777" w:rsidR="00DE29FD" w:rsidRPr="006C1DE3" w:rsidRDefault="00DE29FD" w:rsidP="00E54BF3">
            <w:pPr>
              <w:rPr>
                <w:sz w:val="24"/>
                <w:szCs w:val="24"/>
              </w:rPr>
            </w:pPr>
          </w:p>
        </w:tc>
        <w:tc>
          <w:tcPr>
            <w:tcW w:w="2546" w:type="dxa"/>
            <w:vAlign w:val="center"/>
          </w:tcPr>
          <w:p w14:paraId="021D32EE"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35379880" w14:textId="77777777" w:rsidR="00DE29FD" w:rsidRPr="006C1DE3" w:rsidRDefault="00DE29FD" w:rsidP="00E54BF3">
            <w:pPr>
              <w:rPr>
                <w:sz w:val="24"/>
                <w:szCs w:val="24"/>
              </w:rPr>
            </w:pPr>
            <w:r w:rsidRPr="006C1DE3">
              <w:rPr>
                <w:sz w:val="24"/>
                <w:szCs w:val="24"/>
              </w:rPr>
              <w:t>Chloropidae</w:t>
            </w:r>
          </w:p>
        </w:tc>
      </w:tr>
      <w:tr w:rsidR="00DE29FD" w:rsidRPr="006C1DE3" w14:paraId="48E07A0A"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70162C70" w14:textId="77777777" w:rsidR="00DE29FD" w:rsidRPr="006C1DE3" w:rsidRDefault="00DE29FD" w:rsidP="00E54BF3">
            <w:pPr>
              <w:rPr>
                <w:sz w:val="24"/>
                <w:szCs w:val="24"/>
              </w:rPr>
            </w:pPr>
          </w:p>
        </w:tc>
        <w:tc>
          <w:tcPr>
            <w:tcW w:w="2546" w:type="dxa"/>
            <w:vAlign w:val="center"/>
          </w:tcPr>
          <w:p w14:paraId="1DB3ABF1"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10D7FBB8" w14:textId="77777777" w:rsidR="00DE29FD" w:rsidRPr="006C1DE3" w:rsidRDefault="00DE29FD" w:rsidP="00E54BF3">
            <w:pPr>
              <w:rPr>
                <w:sz w:val="24"/>
                <w:szCs w:val="24"/>
              </w:rPr>
            </w:pPr>
            <w:r w:rsidRPr="006C1DE3">
              <w:rPr>
                <w:sz w:val="24"/>
                <w:szCs w:val="24"/>
              </w:rPr>
              <w:t>Ephydridae</w:t>
            </w:r>
          </w:p>
        </w:tc>
      </w:tr>
      <w:tr w:rsidR="00DE29FD" w:rsidRPr="006C1DE3" w14:paraId="139D14E5"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66B6B450" w14:textId="77777777" w:rsidR="00DE29FD" w:rsidRPr="006C1DE3" w:rsidRDefault="00DE29FD" w:rsidP="00E54BF3">
            <w:pPr>
              <w:rPr>
                <w:sz w:val="24"/>
                <w:szCs w:val="24"/>
              </w:rPr>
            </w:pPr>
          </w:p>
        </w:tc>
        <w:tc>
          <w:tcPr>
            <w:tcW w:w="2546" w:type="dxa"/>
            <w:vAlign w:val="center"/>
          </w:tcPr>
          <w:p w14:paraId="0A30435F"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789552F9" w14:textId="77777777" w:rsidR="00DE29FD" w:rsidRPr="006C1DE3" w:rsidRDefault="00DE29FD" w:rsidP="00E54BF3">
            <w:pPr>
              <w:rPr>
                <w:sz w:val="24"/>
                <w:szCs w:val="24"/>
              </w:rPr>
            </w:pPr>
            <w:r w:rsidRPr="006C1DE3">
              <w:rPr>
                <w:sz w:val="24"/>
                <w:szCs w:val="24"/>
              </w:rPr>
              <w:t>Muscidae</w:t>
            </w:r>
          </w:p>
        </w:tc>
      </w:tr>
      <w:tr w:rsidR="00DE29FD" w:rsidRPr="006C1DE3" w14:paraId="6328EAA9"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0C37412E" w14:textId="77777777" w:rsidR="00DE29FD" w:rsidRPr="006C1DE3" w:rsidRDefault="00DE29FD" w:rsidP="00E54BF3">
            <w:pPr>
              <w:rPr>
                <w:sz w:val="24"/>
                <w:szCs w:val="24"/>
              </w:rPr>
            </w:pPr>
          </w:p>
        </w:tc>
        <w:tc>
          <w:tcPr>
            <w:tcW w:w="2546" w:type="dxa"/>
            <w:vAlign w:val="center"/>
          </w:tcPr>
          <w:p w14:paraId="3ECC26BA"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38F67D12" w14:textId="77777777" w:rsidR="00DE29FD" w:rsidRPr="006C1DE3" w:rsidRDefault="00DE29FD" w:rsidP="00E54BF3">
            <w:pPr>
              <w:rPr>
                <w:sz w:val="24"/>
                <w:szCs w:val="24"/>
              </w:rPr>
            </w:pPr>
            <w:r w:rsidRPr="006C1DE3">
              <w:rPr>
                <w:sz w:val="24"/>
                <w:szCs w:val="24"/>
              </w:rPr>
              <w:t>Sciomyzidae</w:t>
            </w:r>
          </w:p>
        </w:tc>
      </w:tr>
      <w:tr w:rsidR="00DE29FD" w:rsidRPr="006C1DE3" w14:paraId="50465C1F"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33BF4E68" w14:textId="77777777" w:rsidR="00DE29FD" w:rsidRPr="006C1DE3" w:rsidRDefault="00DE29FD" w:rsidP="00E54BF3">
            <w:pPr>
              <w:rPr>
                <w:sz w:val="24"/>
                <w:szCs w:val="24"/>
              </w:rPr>
            </w:pPr>
          </w:p>
        </w:tc>
        <w:tc>
          <w:tcPr>
            <w:tcW w:w="2546" w:type="dxa"/>
            <w:vAlign w:val="center"/>
          </w:tcPr>
          <w:p w14:paraId="4D2FACAB" w14:textId="77777777" w:rsidR="00DE29FD" w:rsidRPr="006C1DE3" w:rsidRDefault="00DE29FD" w:rsidP="00E54BF3">
            <w:pPr>
              <w:ind w:left="141"/>
              <w:rPr>
                <w:sz w:val="24"/>
                <w:szCs w:val="24"/>
              </w:rPr>
            </w:pPr>
            <w:r w:rsidRPr="006C1DE3">
              <w:rPr>
                <w:sz w:val="24"/>
                <w:szCs w:val="24"/>
              </w:rPr>
              <w:t>Diptera</w:t>
            </w:r>
          </w:p>
        </w:tc>
        <w:tc>
          <w:tcPr>
            <w:tcW w:w="3854" w:type="dxa"/>
            <w:shd w:val="clear" w:color="auto" w:fill="auto"/>
            <w:tcMar>
              <w:top w:w="80" w:type="dxa"/>
              <w:left w:w="80" w:type="dxa"/>
              <w:bottom w:w="80" w:type="dxa"/>
              <w:right w:w="80" w:type="dxa"/>
            </w:tcMar>
            <w:vAlign w:val="center"/>
          </w:tcPr>
          <w:p w14:paraId="39000180" w14:textId="77777777" w:rsidR="00DE29FD" w:rsidRPr="006C1DE3" w:rsidRDefault="00DE29FD" w:rsidP="00E54BF3">
            <w:pPr>
              <w:rPr>
                <w:sz w:val="24"/>
                <w:szCs w:val="24"/>
              </w:rPr>
            </w:pPr>
            <w:r w:rsidRPr="006C1DE3">
              <w:rPr>
                <w:sz w:val="24"/>
                <w:szCs w:val="24"/>
              </w:rPr>
              <w:t>Stratiomyidae</w:t>
            </w:r>
          </w:p>
        </w:tc>
      </w:tr>
      <w:tr w:rsidR="00DE29FD" w:rsidRPr="006C1DE3" w14:paraId="4BAB9157" w14:textId="77777777" w:rsidTr="00574690">
        <w:trPr>
          <w:trHeight w:hRule="exact" w:val="369"/>
          <w:jc w:val="center"/>
        </w:trPr>
        <w:tc>
          <w:tcPr>
            <w:tcW w:w="2429" w:type="dxa"/>
            <w:shd w:val="clear" w:color="auto" w:fill="auto"/>
            <w:tcMar>
              <w:top w:w="80" w:type="dxa"/>
              <w:left w:w="80" w:type="dxa"/>
              <w:bottom w:w="80" w:type="dxa"/>
              <w:right w:w="80" w:type="dxa"/>
            </w:tcMar>
            <w:vAlign w:val="center"/>
          </w:tcPr>
          <w:p w14:paraId="3648FC2F" w14:textId="77777777" w:rsidR="00DE29FD" w:rsidRPr="006C1DE3" w:rsidRDefault="00DE29FD" w:rsidP="00E54BF3">
            <w:pPr>
              <w:rPr>
                <w:sz w:val="24"/>
                <w:szCs w:val="24"/>
              </w:rPr>
            </w:pPr>
          </w:p>
        </w:tc>
        <w:tc>
          <w:tcPr>
            <w:tcW w:w="2546" w:type="dxa"/>
            <w:vAlign w:val="center"/>
          </w:tcPr>
          <w:p w14:paraId="28FF78A2" w14:textId="77777777" w:rsidR="00DE29FD" w:rsidRPr="006C1DE3" w:rsidRDefault="00DE29FD" w:rsidP="00E54BF3">
            <w:pPr>
              <w:ind w:left="141"/>
              <w:rPr>
                <w:sz w:val="24"/>
                <w:szCs w:val="24"/>
              </w:rPr>
            </w:pPr>
            <w:r w:rsidRPr="006C1DE3">
              <w:rPr>
                <w:sz w:val="24"/>
                <w:szCs w:val="24"/>
              </w:rPr>
              <w:t>Orthoptera</w:t>
            </w:r>
          </w:p>
        </w:tc>
        <w:tc>
          <w:tcPr>
            <w:tcW w:w="3854" w:type="dxa"/>
            <w:shd w:val="clear" w:color="auto" w:fill="auto"/>
            <w:tcMar>
              <w:top w:w="80" w:type="dxa"/>
              <w:left w:w="80" w:type="dxa"/>
              <w:bottom w:w="80" w:type="dxa"/>
              <w:right w:w="80" w:type="dxa"/>
            </w:tcMar>
            <w:vAlign w:val="center"/>
          </w:tcPr>
          <w:p w14:paraId="6BC3A55B" w14:textId="77777777" w:rsidR="00DE29FD" w:rsidRPr="006C1DE3" w:rsidRDefault="00DE29FD" w:rsidP="00E54BF3">
            <w:pPr>
              <w:rPr>
                <w:sz w:val="24"/>
                <w:szCs w:val="24"/>
              </w:rPr>
            </w:pPr>
            <w:r w:rsidRPr="006C1DE3">
              <w:rPr>
                <w:sz w:val="24"/>
                <w:szCs w:val="24"/>
              </w:rPr>
              <w:t>Tetrigidae</w:t>
            </w:r>
          </w:p>
        </w:tc>
      </w:tr>
    </w:tbl>
    <w:p w14:paraId="0FF3850F" w14:textId="77777777" w:rsidR="00DE29FD" w:rsidRPr="006C1DE3" w:rsidRDefault="00DE29FD" w:rsidP="00DE29FD">
      <w:pPr>
        <w:spacing w:line="480" w:lineRule="auto"/>
        <w:rPr>
          <w:bCs/>
          <w:color w:val="FF0000"/>
        </w:rPr>
      </w:pPr>
    </w:p>
    <w:p w14:paraId="0C444ABF" w14:textId="77777777" w:rsidR="00D75A61" w:rsidRDefault="00D42777">
      <w:pPr>
        <w:jc w:val="left"/>
        <w:rPr>
          <w:color w:val="FF0000"/>
        </w:rPr>
      </w:pPr>
      <w:r w:rsidRPr="0068273F">
        <w:rPr>
          <w:color w:val="FF0000"/>
        </w:rPr>
        <w:br w:type="page"/>
      </w:r>
    </w:p>
    <w:p w14:paraId="32F44101" w14:textId="77777777" w:rsidR="00D75A61" w:rsidRDefault="00D42777" w:rsidP="004433AA">
      <w:pPr>
        <w:rPr>
          <w:b/>
        </w:rPr>
      </w:pPr>
      <w:r w:rsidRPr="000B5778">
        <w:rPr>
          <w:rFonts w:hint="eastAsia"/>
          <w:b/>
        </w:rPr>
        <w:lastRenderedPageBreak/>
        <w:t>Results</w:t>
      </w:r>
    </w:p>
    <w:p w14:paraId="5F6E7F01" w14:textId="77777777" w:rsidR="00D75A61" w:rsidRDefault="00D034EF" w:rsidP="001253D8">
      <w:pPr>
        <w:jc w:val="center"/>
        <w:rPr>
          <w:i/>
        </w:rPr>
      </w:pPr>
      <w:r w:rsidRPr="00D034EF">
        <w:rPr>
          <w:rFonts w:hint="eastAsia"/>
          <w:i/>
        </w:rPr>
        <w:t>Diet compositions of predators in rice farms</w:t>
      </w:r>
    </w:p>
    <w:p w14:paraId="2D0B39AF" w14:textId="77777777"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14:paraId="22B0ACC4" w14:textId="77777777"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14:paraId="6EE0ABE6" w14:textId="77777777" w:rsidR="00D75A61" w:rsidRDefault="00D75A61" w:rsidP="004433AA">
      <w:pPr>
        <w:rPr>
          <w:color w:val="FF0000"/>
        </w:rPr>
      </w:pPr>
    </w:p>
    <w:p w14:paraId="3C2F8872" w14:textId="77777777" w:rsidR="00D75A61" w:rsidRDefault="00BF17B7" w:rsidP="00B15CD5">
      <w:pPr>
        <w:jc w:val="center"/>
        <w:rPr>
          <w:i/>
        </w:rPr>
      </w:pPr>
      <w:r>
        <w:rPr>
          <w:rFonts w:hint="eastAsia"/>
          <w:i/>
        </w:rPr>
        <w:t>P</w:t>
      </w:r>
      <w:r w:rsidR="00463564" w:rsidRPr="00463564">
        <w:rPr>
          <w:rFonts w:hint="eastAsia"/>
          <w:i/>
        </w:rPr>
        <w:t>atterns of rice herbivore consumption by predators</w:t>
      </w:r>
    </w:p>
    <w:p w14:paraId="06925ADA" w14:textId="77777777"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14:paraId="37B42414" w14:textId="77777777"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in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14:paraId="14D8E6AA" w14:textId="77777777" w:rsidR="00D75A61" w:rsidRDefault="00D75A61" w:rsidP="004433AA"/>
    <w:p w14:paraId="6015C19A" w14:textId="77777777"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14:paraId="3DB1137A" w14:textId="77777777"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14:paraId="4D4503B0" w14:textId="77777777"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14:paraId="6BAB6501" w14:textId="77777777"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81073A"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81073A" w:rsidRPr="002A5540">
        <w:fldChar w:fldCharType="separate"/>
      </w:r>
      <w:r w:rsidR="00B305E4" w:rsidRPr="002A5540">
        <w:rPr>
          <w:noProof/>
        </w:rPr>
        <w:t>(Rusch et al. 2016)</w:t>
      </w:r>
      <w:r w:rsidR="0081073A"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81073A"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81073A" w:rsidRPr="002A5540">
        <w:fldChar w:fldCharType="separate"/>
      </w:r>
      <w:r w:rsidR="00B305E4" w:rsidRPr="002A5540">
        <w:rPr>
          <w:noProof/>
        </w:rPr>
        <w:t>Karp et al. (2018)</w:t>
      </w:r>
      <w:r w:rsidR="0081073A"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rsidRPr="002A2F89">
        <w:rPr>
          <w:highlight w:val="yellow"/>
          <w:rPrChange w:id="192" w:author="CK NTU" w:date="2021-07-05T18:21:00Z">
            <w:rPr/>
          </w:rPrChange>
        </w:rPr>
        <w:t>Furthermore, t</w:t>
      </w:r>
      <w:r w:rsidR="00C5025E" w:rsidRPr="002A2F89">
        <w:rPr>
          <w:rFonts w:hint="eastAsia"/>
          <w:highlight w:val="yellow"/>
          <w:rPrChange w:id="193" w:author="CK NTU" w:date="2021-07-05T18:21:00Z">
            <w:rPr>
              <w:rFonts w:hint="eastAsia"/>
            </w:rPr>
          </w:rPrChange>
        </w:rPr>
        <w:t xml:space="preserve">he </w:t>
      </w:r>
      <w:r w:rsidR="00F64C76" w:rsidRPr="002A2F89">
        <w:rPr>
          <w:rFonts w:hint="eastAsia"/>
          <w:highlight w:val="yellow"/>
          <w:rPrChange w:id="194" w:author="CK NTU" w:date="2021-07-05T18:21:00Z">
            <w:rPr>
              <w:rFonts w:hint="eastAsia"/>
            </w:rPr>
          </w:rPrChange>
        </w:rPr>
        <w:t>proportion</w:t>
      </w:r>
      <w:r w:rsidR="00867AFF" w:rsidRPr="002A2F89">
        <w:rPr>
          <w:highlight w:val="yellow"/>
          <w:rPrChange w:id="195" w:author="CK NTU" w:date="2021-07-05T18:21:00Z">
            <w:rPr/>
          </w:rPrChange>
        </w:rPr>
        <w:t xml:space="preserve"> of</w:t>
      </w:r>
      <w:r w:rsidR="00867AFF" w:rsidRPr="002A2F89">
        <w:rPr>
          <w:rFonts w:hint="eastAsia"/>
          <w:highlight w:val="yellow"/>
          <w:rPrChange w:id="196" w:author="CK NTU" w:date="2021-07-05T18:21:00Z">
            <w:rPr>
              <w:rFonts w:hint="eastAsia"/>
            </w:rPr>
          </w:rPrChange>
        </w:rPr>
        <w:t xml:space="preserve"> rice herbivore</w:t>
      </w:r>
      <w:r w:rsidR="00867AFF" w:rsidRPr="002A2F89">
        <w:rPr>
          <w:highlight w:val="yellow"/>
          <w:rPrChange w:id="197" w:author="CK NTU" w:date="2021-07-05T18:21:00Z">
            <w:rPr/>
          </w:rPrChange>
        </w:rPr>
        <w:t>s</w:t>
      </w:r>
      <w:r w:rsidR="00867AFF" w:rsidRPr="002A2F89">
        <w:rPr>
          <w:rFonts w:hint="eastAsia"/>
          <w:highlight w:val="yellow"/>
          <w:rPrChange w:id="198" w:author="CK NTU" w:date="2021-07-05T18:21:00Z">
            <w:rPr>
              <w:rFonts w:hint="eastAsia"/>
            </w:rPr>
          </w:rPrChange>
        </w:rPr>
        <w:t xml:space="preserve"> consumed</w:t>
      </w:r>
      <w:r w:rsidR="00AE2109" w:rsidRPr="002A2F89">
        <w:rPr>
          <w:rFonts w:hint="eastAsia"/>
          <w:highlight w:val="yellow"/>
          <w:rPrChange w:id="199" w:author="CK NTU" w:date="2021-07-05T18:21:00Z">
            <w:rPr>
              <w:rFonts w:hint="eastAsia"/>
            </w:rPr>
          </w:rPrChange>
        </w:rPr>
        <w:t xml:space="preserve"> </w:t>
      </w:r>
      <w:r w:rsidR="00FC2560" w:rsidRPr="002A2F89">
        <w:rPr>
          <w:highlight w:val="yellow"/>
          <w:rPrChange w:id="200" w:author="CK NTU" w:date="2021-07-05T18:21:00Z">
            <w:rPr/>
          </w:rPrChange>
        </w:rPr>
        <w:t xml:space="preserve">was not </w:t>
      </w:r>
      <w:r w:rsidR="00AE2109" w:rsidRPr="002A2F89">
        <w:rPr>
          <w:rFonts w:hint="eastAsia"/>
          <w:highlight w:val="yellow"/>
          <w:rPrChange w:id="201" w:author="CK NTU" w:date="2021-07-05T18:21:00Z">
            <w:rPr>
              <w:rFonts w:hint="eastAsia"/>
            </w:rPr>
          </w:rPrChange>
        </w:rPr>
        <w:t>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14:paraId="294ED10C" w14:textId="77777777" w:rsidR="00D75A61" w:rsidRDefault="00C925E3" w:rsidP="004433AA">
      <w:pPr>
        <w:rPr>
          <w:color w:val="FF0000"/>
        </w:rPr>
      </w:pPr>
      <w:r>
        <w:rPr>
          <w:color w:val="FF0000"/>
        </w:rPr>
        <w:br w:type="page"/>
      </w:r>
    </w:p>
    <w:p w14:paraId="4FB69299" w14:textId="77777777" w:rsidR="00D75A61" w:rsidRPr="00DA624C" w:rsidRDefault="002D6718" w:rsidP="00192B6D">
      <w:pPr>
        <w:jc w:val="center"/>
      </w:pPr>
      <w:r w:rsidRPr="00DA624C">
        <w:rPr>
          <w:noProof/>
        </w:rPr>
        <w:lastRenderedPageBreak/>
        <w:drawing>
          <wp:inline distT="0" distB="0" distL="0" distR="0" wp14:anchorId="38AD1F41" wp14:editId="6494DE59">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10" cstate="print"/>
                    <a:stretch>
                      <a:fillRect/>
                    </a:stretch>
                  </pic:blipFill>
                  <pic:spPr>
                    <a:xfrm>
                      <a:off x="0" y="0"/>
                      <a:ext cx="4898353" cy="5598043"/>
                    </a:xfrm>
                    <a:prstGeom prst="rect">
                      <a:avLst/>
                    </a:prstGeom>
                  </pic:spPr>
                </pic:pic>
              </a:graphicData>
            </a:graphic>
          </wp:inline>
        </w:drawing>
      </w:r>
    </w:p>
    <w:p w14:paraId="2A22DE3C" w14:textId="77777777" w:rsidR="00D75A61" w:rsidRPr="00DA624C"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14:paraId="16B477CB" w14:textId="77777777" w:rsidR="00D75A61" w:rsidRDefault="00000A40" w:rsidP="004433AA">
      <w:pPr>
        <w:jc w:val="center"/>
      </w:pPr>
      <w:r w:rsidRPr="00A62E42">
        <w:rPr>
          <w:noProof/>
        </w:rPr>
        <w:lastRenderedPageBreak/>
        <w:drawing>
          <wp:inline distT="0" distB="0" distL="0" distR="0" wp14:anchorId="3E22DF17" wp14:editId="5AD53844">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11" cstate="print"/>
                    <a:stretch>
                      <a:fillRect/>
                    </a:stretch>
                  </pic:blipFill>
                  <pic:spPr>
                    <a:xfrm>
                      <a:off x="0" y="0"/>
                      <a:ext cx="4447201" cy="5082516"/>
                    </a:xfrm>
                    <a:prstGeom prst="rect">
                      <a:avLst/>
                    </a:prstGeom>
                  </pic:spPr>
                </pic:pic>
              </a:graphicData>
            </a:graphic>
          </wp:inline>
        </w:drawing>
      </w:r>
    </w:p>
    <w:p w14:paraId="246471FA" w14:textId="77777777"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14:paraId="3C754562" w14:textId="77777777" w:rsidR="004923AD" w:rsidRPr="00DD4D76" w:rsidRDefault="004923AD" w:rsidP="004433AA">
      <w:pPr>
        <w:rPr>
          <w:b/>
          <w:color w:val="FF0000"/>
        </w:rPr>
      </w:pPr>
    </w:p>
    <w:p w14:paraId="79F397F7" w14:textId="77777777" w:rsidR="00D75A61" w:rsidRDefault="00D75A61" w:rsidP="004433AA">
      <w:pPr>
        <w:rPr>
          <w:b/>
          <w:color w:val="FF0000"/>
        </w:rPr>
      </w:pPr>
    </w:p>
    <w:p w14:paraId="1119D6FE" w14:textId="77777777" w:rsidR="00D75A61" w:rsidRDefault="00D75A61" w:rsidP="004433AA">
      <w:pPr>
        <w:rPr>
          <w:b/>
          <w:color w:val="FF0000"/>
        </w:rPr>
      </w:pPr>
    </w:p>
    <w:p w14:paraId="27599648" w14:textId="77777777" w:rsidR="00D75A61" w:rsidRDefault="00D75A61" w:rsidP="004433AA">
      <w:pPr>
        <w:rPr>
          <w:b/>
          <w:color w:val="FF0000"/>
        </w:rPr>
      </w:pPr>
    </w:p>
    <w:p w14:paraId="32E710FD" w14:textId="77777777"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81073A">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1073A">
        <w:rPr>
          <w:sz w:val="24"/>
        </w:rPr>
        <w:fldChar w:fldCharType="separate"/>
      </w:r>
      <w:r w:rsidR="00437C53">
        <w:rPr>
          <w:noProof/>
          <w:sz w:val="24"/>
        </w:rPr>
        <w:t>(Fox and Weisberg 2018)</w:t>
      </w:r>
      <w:r w:rsidR="0081073A">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761"/>
        <w:gridCol w:w="1207"/>
        <w:gridCol w:w="1417"/>
        <w:gridCol w:w="1417"/>
      </w:tblGrid>
      <w:tr w:rsidR="00D92EAF" w:rsidRPr="00377FF3" w14:paraId="2BD3D33F" w14:textId="77777777"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58382AA" w14:textId="77777777"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14:paraId="01389BEA" w14:textId="77777777" w:rsidR="00D75A61"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14:paraId="73C1FF8D" w14:textId="77777777"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b w:val="0"/>
                <w:i/>
                <w:color w:val="auto"/>
                <w:sz w:val="22"/>
              </w:rPr>
              <w:t>d.f.</w:t>
            </w:r>
          </w:p>
        </w:tc>
        <w:tc>
          <w:tcPr>
            <w:tcW w:w="1417" w:type="dxa"/>
            <w:shd w:val="clear" w:color="auto" w:fill="auto"/>
            <w:vAlign w:val="center"/>
          </w:tcPr>
          <w:p w14:paraId="7475B01E" w14:textId="77777777"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14:paraId="61F269DB" w14:textId="77777777" w:rsidR="00D75A61"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14:paraId="507A8252"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85BE5CF" w14:textId="77777777"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14:paraId="788C32CD" w14:textId="77777777"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Year</w:t>
            </w:r>
          </w:p>
        </w:tc>
        <w:tc>
          <w:tcPr>
            <w:tcW w:w="1207" w:type="dxa"/>
            <w:shd w:val="clear" w:color="auto" w:fill="auto"/>
            <w:vAlign w:val="center"/>
          </w:tcPr>
          <w:p w14:paraId="3585E560"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14:paraId="6CBD53F0"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14:paraId="364A03A4"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14:paraId="2CB5C23E"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6E6522B" w14:textId="77777777" w:rsidR="00D75A61" w:rsidRDefault="00D75A61" w:rsidP="004433AA">
            <w:pPr>
              <w:rPr>
                <w:rFonts w:cs="Arial"/>
                <w:b w:val="0"/>
                <w:bCs w:val="0"/>
                <w:color w:val="auto"/>
                <w:sz w:val="22"/>
              </w:rPr>
            </w:pPr>
          </w:p>
        </w:tc>
        <w:tc>
          <w:tcPr>
            <w:tcW w:w="2761" w:type="dxa"/>
            <w:shd w:val="clear" w:color="auto" w:fill="auto"/>
            <w:vAlign w:val="center"/>
          </w:tcPr>
          <w:p w14:paraId="4CEAEEF2" w14:textId="77777777" w:rsidR="00D92EAF" w:rsidRPr="00377FF3"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14:paraId="6BDDA403"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14:paraId="30E9E8B9"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14:paraId="1891CEC3"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14:paraId="3C751200"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E98F3A" w14:textId="77777777" w:rsidR="00D75A61" w:rsidRDefault="00D75A61" w:rsidP="004433AA">
            <w:pPr>
              <w:rPr>
                <w:rFonts w:cs="Arial"/>
                <w:b w:val="0"/>
                <w:bCs w:val="0"/>
                <w:color w:val="auto"/>
                <w:sz w:val="22"/>
              </w:rPr>
            </w:pPr>
          </w:p>
        </w:tc>
        <w:tc>
          <w:tcPr>
            <w:tcW w:w="2761" w:type="dxa"/>
            <w:shd w:val="clear" w:color="auto" w:fill="auto"/>
            <w:vAlign w:val="center"/>
          </w:tcPr>
          <w:p w14:paraId="42288195" w14:textId="77777777"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14:paraId="26FFFEFB"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14:paraId="45E5B275" w14:textId="77777777" w:rsidR="00D75A61"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14:paraId="17FC1317"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D92EAF" w:rsidRPr="00377FF3" w14:paraId="4787C41C"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2407020" w14:textId="77777777" w:rsidR="00D75A61" w:rsidRDefault="00D75A61" w:rsidP="004433AA">
            <w:pPr>
              <w:rPr>
                <w:rFonts w:cs="Arial"/>
                <w:b w:val="0"/>
                <w:bCs w:val="0"/>
                <w:color w:val="auto"/>
                <w:sz w:val="22"/>
              </w:rPr>
            </w:pPr>
          </w:p>
        </w:tc>
        <w:tc>
          <w:tcPr>
            <w:tcW w:w="2761" w:type="dxa"/>
            <w:shd w:val="clear" w:color="auto" w:fill="auto"/>
            <w:vAlign w:val="center"/>
          </w:tcPr>
          <w:p w14:paraId="2D1A6B92" w14:textId="77777777" w:rsidR="00D92EAF" w:rsidRPr="00377FF3"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14:paraId="699D81E6"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5A8D47CB"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14:paraId="79081E85" w14:textId="77777777" w:rsidR="00D75A61"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14:paraId="1F1B7769"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E7B4050" w14:textId="77777777" w:rsidR="00D75A61" w:rsidRDefault="00D75A61" w:rsidP="004433AA">
            <w:pPr>
              <w:rPr>
                <w:rFonts w:cs="Arial"/>
                <w:b w:val="0"/>
                <w:bCs w:val="0"/>
                <w:color w:val="auto"/>
                <w:sz w:val="22"/>
              </w:rPr>
            </w:pPr>
          </w:p>
        </w:tc>
        <w:tc>
          <w:tcPr>
            <w:tcW w:w="2761" w:type="dxa"/>
            <w:shd w:val="clear" w:color="auto" w:fill="auto"/>
            <w:vAlign w:val="center"/>
          </w:tcPr>
          <w:p w14:paraId="195F043F" w14:textId="77777777" w:rsidR="00D92EAF" w:rsidRPr="00377FF3"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14:paraId="6D32ADCA"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4C421478"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14:paraId="1E1823A0" w14:textId="77777777" w:rsidR="00D75A61"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14:paraId="2097620E"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BC0B927" w14:textId="77777777" w:rsidR="00D75A61" w:rsidRDefault="00D75A61" w:rsidP="004433AA">
            <w:pPr>
              <w:rPr>
                <w:rFonts w:cs="Arial"/>
                <w:b w:val="0"/>
                <w:bCs w:val="0"/>
                <w:color w:val="auto"/>
                <w:sz w:val="22"/>
              </w:rPr>
            </w:pPr>
          </w:p>
        </w:tc>
        <w:tc>
          <w:tcPr>
            <w:tcW w:w="2761" w:type="dxa"/>
            <w:shd w:val="clear" w:color="auto" w:fill="auto"/>
            <w:vAlign w:val="center"/>
          </w:tcPr>
          <w:p w14:paraId="2B8C0E59"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14:paraId="370F2581"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14:paraId="5B1E900A"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14:paraId="3E88C918"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36</w:t>
            </w:r>
          </w:p>
        </w:tc>
      </w:tr>
      <w:tr w:rsidR="00BF532B" w:rsidRPr="00377FF3" w14:paraId="00C978E3"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A997FBC" w14:textId="77777777"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14:paraId="1DC64889"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14:paraId="5AD95F33"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14:paraId="6026008A"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14:paraId="2CEFA63F"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14:paraId="3F67DFA9"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C2F4035" w14:textId="77777777" w:rsidR="00D75A61" w:rsidRDefault="00D75A61" w:rsidP="004433AA">
            <w:pPr>
              <w:rPr>
                <w:rFonts w:cs="Arial"/>
                <w:b w:val="0"/>
                <w:bCs w:val="0"/>
                <w:color w:val="auto"/>
                <w:sz w:val="22"/>
              </w:rPr>
            </w:pPr>
          </w:p>
        </w:tc>
        <w:tc>
          <w:tcPr>
            <w:tcW w:w="2761" w:type="dxa"/>
            <w:shd w:val="clear" w:color="auto" w:fill="auto"/>
            <w:vAlign w:val="center"/>
          </w:tcPr>
          <w:p w14:paraId="4BBEFD62"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14:paraId="790B6C85"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14:paraId="464F14F0"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14:paraId="62E3274F"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14:paraId="25C54B1C"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EFC27B2" w14:textId="77777777" w:rsidR="00D75A61" w:rsidRDefault="00D75A61" w:rsidP="004433AA">
            <w:pPr>
              <w:rPr>
                <w:rFonts w:cs="Arial"/>
                <w:b w:val="0"/>
                <w:bCs w:val="0"/>
                <w:color w:val="auto"/>
                <w:sz w:val="22"/>
              </w:rPr>
            </w:pPr>
          </w:p>
        </w:tc>
        <w:tc>
          <w:tcPr>
            <w:tcW w:w="2761" w:type="dxa"/>
            <w:shd w:val="clear" w:color="auto" w:fill="auto"/>
            <w:vAlign w:val="center"/>
          </w:tcPr>
          <w:p w14:paraId="7A8B8E35"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14:paraId="56DB9072"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14:paraId="404155BB" w14:textId="77777777" w:rsidR="00D75A61"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14:paraId="2582CB7D"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color w:val="auto"/>
                <w:sz w:val="22"/>
                <w:highlight w:val="yellow"/>
              </w:rPr>
              <w:t>&lt;0.001</w:t>
            </w:r>
          </w:p>
        </w:tc>
      </w:tr>
      <w:tr w:rsidR="00BF532B" w:rsidRPr="00377FF3" w14:paraId="4DE8AFA7"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CDF3CB4" w14:textId="77777777" w:rsidR="00D75A61" w:rsidRDefault="00D75A61" w:rsidP="004433AA">
            <w:pPr>
              <w:rPr>
                <w:rFonts w:cs="Arial"/>
                <w:b w:val="0"/>
                <w:bCs w:val="0"/>
                <w:color w:val="auto"/>
                <w:sz w:val="22"/>
              </w:rPr>
            </w:pPr>
          </w:p>
        </w:tc>
        <w:tc>
          <w:tcPr>
            <w:tcW w:w="2761" w:type="dxa"/>
            <w:shd w:val="clear" w:color="auto" w:fill="auto"/>
            <w:vAlign w:val="center"/>
          </w:tcPr>
          <w:p w14:paraId="3B287C77"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14:paraId="1B3BA81D"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5AAD33EE"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14:paraId="41AE11AB"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14:paraId="5DB49863"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2A76E09" w14:textId="77777777" w:rsidR="00D75A61" w:rsidRDefault="00D75A61" w:rsidP="004433AA">
            <w:pPr>
              <w:rPr>
                <w:rFonts w:cs="Arial"/>
                <w:b w:val="0"/>
                <w:bCs w:val="0"/>
                <w:color w:val="auto"/>
                <w:sz w:val="22"/>
              </w:rPr>
            </w:pPr>
          </w:p>
        </w:tc>
        <w:tc>
          <w:tcPr>
            <w:tcW w:w="2761" w:type="dxa"/>
            <w:shd w:val="clear" w:color="auto" w:fill="auto"/>
            <w:vAlign w:val="center"/>
          </w:tcPr>
          <w:p w14:paraId="1C353D57"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14:paraId="417F0600"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41160E35"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14:paraId="062BE9CA"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14:paraId="4D1A677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46FC08" w14:textId="77777777" w:rsidR="00D75A61" w:rsidRDefault="00D75A61" w:rsidP="004433AA">
            <w:pPr>
              <w:rPr>
                <w:rFonts w:cs="Arial"/>
                <w:b w:val="0"/>
                <w:bCs w:val="0"/>
                <w:color w:val="auto"/>
                <w:sz w:val="22"/>
              </w:rPr>
            </w:pPr>
          </w:p>
        </w:tc>
        <w:tc>
          <w:tcPr>
            <w:tcW w:w="2761" w:type="dxa"/>
            <w:shd w:val="clear" w:color="auto" w:fill="auto"/>
            <w:vAlign w:val="center"/>
          </w:tcPr>
          <w:p w14:paraId="623FB897"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14:paraId="41995218"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14:paraId="31EF495F"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14:paraId="43DE9582"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14:paraId="555D01C9"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8FFB512" w14:textId="77777777" w:rsidR="00D75A61" w:rsidRDefault="00D75A61" w:rsidP="004433AA">
            <w:pPr>
              <w:rPr>
                <w:rFonts w:cs="Arial"/>
                <w:b w:val="0"/>
                <w:bCs w:val="0"/>
                <w:color w:val="auto"/>
                <w:sz w:val="22"/>
              </w:rPr>
            </w:pPr>
          </w:p>
        </w:tc>
        <w:tc>
          <w:tcPr>
            <w:tcW w:w="2761" w:type="dxa"/>
            <w:shd w:val="clear" w:color="auto" w:fill="auto"/>
            <w:vAlign w:val="center"/>
          </w:tcPr>
          <w:p w14:paraId="54D2248B"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14:paraId="1CD0BA65"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14:paraId="0E8B7CA0"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14:paraId="1838C7FD"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1</w:t>
            </w:r>
          </w:p>
        </w:tc>
      </w:tr>
      <w:tr w:rsidR="00BF532B" w:rsidRPr="00377FF3" w14:paraId="1A9F9E5A"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C1A63CB" w14:textId="77777777" w:rsidR="00D75A61" w:rsidRDefault="00D75A61" w:rsidP="004433AA">
            <w:pPr>
              <w:rPr>
                <w:rFonts w:cs="Arial"/>
                <w:b w:val="0"/>
                <w:bCs w:val="0"/>
                <w:color w:val="auto"/>
                <w:sz w:val="22"/>
              </w:rPr>
            </w:pPr>
          </w:p>
        </w:tc>
        <w:tc>
          <w:tcPr>
            <w:tcW w:w="2761" w:type="dxa"/>
            <w:shd w:val="clear" w:color="auto" w:fill="auto"/>
            <w:vAlign w:val="center"/>
          </w:tcPr>
          <w:p w14:paraId="4B73528A"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14:paraId="22325246" w14:textId="77777777"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14:paraId="7F8B0E9C" w14:textId="77777777"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14:paraId="14BC65F2" w14:textId="77777777" w:rsidR="00D75A61"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57</w:t>
            </w:r>
          </w:p>
        </w:tc>
      </w:tr>
      <w:tr w:rsidR="00D17F86" w:rsidRPr="00377FF3" w14:paraId="2EE5DF69"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88AA754" w14:textId="77777777" w:rsidR="00D75A61" w:rsidRDefault="00D75A61" w:rsidP="004433AA">
            <w:pPr>
              <w:rPr>
                <w:rFonts w:cs="Arial"/>
                <w:b w:val="0"/>
                <w:bCs w:val="0"/>
                <w:color w:val="auto"/>
                <w:sz w:val="22"/>
              </w:rPr>
            </w:pPr>
          </w:p>
        </w:tc>
        <w:tc>
          <w:tcPr>
            <w:tcW w:w="2761" w:type="dxa"/>
            <w:shd w:val="clear" w:color="auto" w:fill="auto"/>
            <w:vAlign w:val="center"/>
          </w:tcPr>
          <w:p w14:paraId="7A422A0A" w14:textId="77777777" w:rsidR="00D17F86" w:rsidRPr="00377FF3"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14:paraId="5753AA75"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14:paraId="3FBF28D7"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14:paraId="238E8DE2" w14:textId="77777777" w:rsidR="00D75A61"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98</w:t>
            </w:r>
          </w:p>
        </w:tc>
      </w:tr>
      <w:tr w:rsidR="00BF532B" w:rsidRPr="00377FF3" w14:paraId="4C48BBA3"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3B87D7C" w14:textId="77777777"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14:paraId="17B2DCAF"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14:paraId="43C8E8DC"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14:paraId="0D9A1E1C"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14:paraId="6C81D802"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14:paraId="60EED33D"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1D53403F" w14:textId="77777777" w:rsidR="00D75A61" w:rsidRDefault="00D75A61" w:rsidP="004433AA">
            <w:pPr>
              <w:rPr>
                <w:rFonts w:cs="Arial"/>
                <w:b w:val="0"/>
                <w:bCs w:val="0"/>
                <w:color w:val="auto"/>
                <w:sz w:val="22"/>
              </w:rPr>
            </w:pPr>
          </w:p>
        </w:tc>
        <w:tc>
          <w:tcPr>
            <w:tcW w:w="2761" w:type="dxa"/>
            <w:shd w:val="clear" w:color="auto" w:fill="auto"/>
            <w:vAlign w:val="center"/>
          </w:tcPr>
          <w:p w14:paraId="1DD4772C"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14:paraId="7AEC94FE"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14:paraId="611CD573"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14:paraId="2A357C50" w14:textId="77777777"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14:paraId="35951787"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52AC49E" w14:textId="77777777" w:rsidR="00D75A61" w:rsidRDefault="00D75A61" w:rsidP="004433AA">
            <w:pPr>
              <w:rPr>
                <w:rFonts w:cs="Arial"/>
                <w:b w:val="0"/>
                <w:bCs w:val="0"/>
                <w:color w:val="auto"/>
                <w:sz w:val="22"/>
              </w:rPr>
            </w:pPr>
          </w:p>
        </w:tc>
        <w:tc>
          <w:tcPr>
            <w:tcW w:w="2761" w:type="dxa"/>
            <w:shd w:val="clear" w:color="auto" w:fill="auto"/>
            <w:vAlign w:val="center"/>
          </w:tcPr>
          <w:p w14:paraId="14C5CC19"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14:paraId="0333A7BD"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14:paraId="6FB6AA2A"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14:paraId="4DAB096A"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14:paraId="67B3A7A7"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3B45EB9" w14:textId="77777777" w:rsidR="00D75A61" w:rsidRDefault="00D75A61" w:rsidP="004433AA">
            <w:pPr>
              <w:rPr>
                <w:rFonts w:cs="Arial"/>
                <w:b w:val="0"/>
                <w:bCs w:val="0"/>
                <w:color w:val="auto"/>
                <w:sz w:val="22"/>
              </w:rPr>
            </w:pPr>
          </w:p>
        </w:tc>
        <w:tc>
          <w:tcPr>
            <w:tcW w:w="2761" w:type="dxa"/>
            <w:shd w:val="clear" w:color="auto" w:fill="auto"/>
            <w:vAlign w:val="center"/>
          </w:tcPr>
          <w:p w14:paraId="29A2C064"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14:paraId="63BB865B"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2C1E3C95"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14:paraId="1F06ECB5"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14:paraId="5E1BF790"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233B1F1" w14:textId="77777777" w:rsidR="00D75A61" w:rsidRDefault="00D75A61" w:rsidP="004433AA">
            <w:pPr>
              <w:rPr>
                <w:rFonts w:cs="Arial"/>
                <w:b w:val="0"/>
                <w:bCs w:val="0"/>
                <w:color w:val="auto"/>
                <w:sz w:val="22"/>
              </w:rPr>
            </w:pPr>
          </w:p>
        </w:tc>
        <w:tc>
          <w:tcPr>
            <w:tcW w:w="2761" w:type="dxa"/>
            <w:shd w:val="clear" w:color="auto" w:fill="auto"/>
            <w:vAlign w:val="center"/>
          </w:tcPr>
          <w:p w14:paraId="443E698E"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14:paraId="296441EE"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color w:val="auto"/>
                <w:sz w:val="22"/>
              </w:rPr>
              <w:t>1</w:t>
            </w:r>
          </w:p>
        </w:tc>
        <w:tc>
          <w:tcPr>
            <w:tcW w:w="1417" w:type="dxa"/>
            <w:shd w:val="clear" w:color="auto" w:fill="auto"/>
            <w:vAlign w:val="center"/>
          </w:tcPr>
          <w:p w14:paraId="06421D08"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14:paraId="31608004" w14:textId="77777777" w:rsidR="00D75A61"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14:paraId="2A6923C8"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1F52E8B" w14:textId="77777777" w:rsidR="00D75A61" w:rsidRDefault="00D75A61" w:rsidP="004433AA">
            <w:pPr>
              <w:rPr>
                <w:rFonts w:cs="Arial"/>
                <w:b w:val="0"/>
                <w:bCs w:val="0"/>
                <w:color w:val="auto"/>
                <w:sz w:val="22"/>
              </w:rPr>
            </w:pPr>
          </w:p>
        </w:tc>
        <w:tc>
          <w:tcPr>
            <w:tcW w:w="2761" w:type="dxa"/>
            <w:shd w:val="clear" w:color="auto" w:fill="auto"/>
            <w:vAlign w:val="center"/>
          </w:tcPr>
          <w:p w14:paraId="66078587"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14:paraId="499A6FC6"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14:paraId="44BECFB4"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14:paraId="6732FEE2" w14:textId="77777777" w:rsidR="00D75A61"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14:paraId="648BB2C8"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E8E76EA" w14:textId="77777777" w:rsidR="00D75A61" w:rsidRDefault="00D75A61" w:rsidP="004433AA">
            <w:pPr>
              <w:rPr>
                <w:rFonts w:cs="Arial"/>
                <w:b w:val="0"/>
                <w:bCs w:val="0"/>
                <w:color w:val="auto"/>
                <w:sz w:val="22"/>
              </w:rPr>
            </w:pPr>
          </w:p>
        </w:tc>
        <w:tc>
          <w:tcPr>
            <w:tcW w:w="2761" w:type="dxa"/>
            <w:shd w:val="clear" w:color="auto" w:fill="auto"/>
            <w:vAlign w:val="center"/>
          </w:tcPr>
          <w:p w14:paraId="5A74BEE1" w14:textId="77777777" w:rsidR="00BF532B" w:rsidRPr="00377FF3"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14:paraId="4BCBAFB4"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14:paraId="602070CB"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14:paraId="579404DF"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15</w:t>
            </w:r>
          </w:p>
        </w:tc>
      </w:tr>
      <w:tr w:rsidR="00BF532B" w:rsidRPr="00377FF3" w14:paraId="536028C4"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E567F57" w14:textId="77777777" w:rsidR="00D75A61" w:rsidRDefault="00D75A61" w:rsidP="004433AA">
            <w:pPr>
              <w:rPr>
                <w:rFonts w:cs="Arial"/>
                <w:b w:val="0"/>
                <w:bCs w:val="0"/>
                <w:color w:val="auto"/>
                <w:sz w:val="22"/>
              </w:rPr>
            </w:pPr>
          </w:p>
        </w:tc>
        <w:tc>
          <w:tcPr>
            <w:tcW w:w="2761" w:type="dxa"/>
            <w:shd w:val="clear" w:color="auto" w:fill="auto"/>
            <w:vAlign w:val="center"/>
          </w:tcPr>
          <w:p w14:paraId="376020E5" w14:textId="77777777" w:rsidR="00BF532B" w:rsidRPr="00377FF3"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14:paraId="7DDAC76E" w14:textId="77777777"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377FF3">
              <w:rPr>
                <w:rFonts w:cs="Arial" w:hint="eastAsia"/>
                <w:sz w:val="22"/>
              </w:rPr>
              <w:t>2</w:t>
            </w:r>
          </w:p>
        </w:tc>
        <w:tc>
          <w:tcPr>
            <w:tcW w:w="1417" w:type="dxa"/>
            <w:shd w:val="clear" w:color="auto" w:fill="auto"/>
            <w:vAlign w:val="center"/>
          </w:tcPr>
          <w:p w14:paraId="4D21C9C9" w14:textId="77777777"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14:paraId="2447038E" w14:textId="77777777" w:rsidR="00D75A61"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377FF3">
              <w:rPr>
                <w:rFonts w:cs="Arial" w:hint="eastAsia"/>
                <w:color w:val="000000"/>
                <w:sz w:val="22"/>
              </w:rPr>
              <w:t xml:space="preserve">    0.38</w:t>
            </w:r>
          </w:p>
        </w:tc>
      </w:tr>
      <w:tr w:rsidR="003C26F7" w:rsidRPr="00377FF3" w14:paraId="2EC13AAF"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B08BA4D" w14:textId="77777777" w:rsidR="00D75A61" w:rsidRDefault="00D75A61" w:rsidP="004433AA">
            <w:pPr>
              <w:rPr>
                <w:rFonts w:cs="Arial"/>
                <w:b w:val="0"/>
                <w:bCs w:val="0"/>
                <w:color w:val="auto"/>
                <w:sz w:val="22"/>
              </w:rPr>
            </w:pPr>
          </w:p>
        </w:tc>
        <w:tc>
          <w:tcPr>
            <w:tcW w:w="2761" w:type="dxa"/>
            <w:shd w:val="clear" w:color="auto" w:fill="auto"/>
            <w:vAlign w:val="center"/>
          </w:tcPr>
          <w:p w14:paraId="08DFE050" w14:textId="77777777" w:rsidR="003C26F7" w:rsidRPr="00377FF3"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14:paraId="0FAD035B"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377FF3">
              <w:rPr>
                <w:rFonts w:cs="Arial" w:hint="eastAsia"/>
                <w:sz w:val="22"/>
              </w:rPr>
              <w:t>4</w:t>
            </w:r>
          </w:p>
        </w:tc>
        <w:tc>
          <w:tcPr>
            <w:tcW w:w="1417" w:type="dxa"/>
            <w:shd w:val="clear" w:color="auto" w:fill="auto"/>
            <w:vAlign w:val="center"/>
          </w:tcPr>
          <w:p w14:paraId="7B666690"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14:paraId="22799E79" w14:textId="77777777" w:rsidR="00D75A61"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377FF3">
              <w:rPr>
                <w:rFonts w:cs="Arial" w:hint="eastAsia"/>
                <w:color w:val="000000"/>
                <w:sz w:val="22"/>
              </w:rPr>
              <w:t xml:space="preserve">     0.67</w:t>
            </w:r>
          </w:p>
        </w:tc>
      </w:tr>
    </w:tbl>
    <w:p w14:paraId="45F5244A" w14:textId="77777777"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81073A"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1073A" w:rsidRPr="00271F6F">
        <w:rPr>
          <w:sz w:val="24"/>
        </w:rPr>
        <w:fldChar w:fldCharType="separate"/>
      </w:r>
      <w:r w:rsidR="00566249" w:rsidRPr="00271F6F">
        <w:rPr>
          <w:noProof/>
          <w:sz w:val="24"/>
        </w:rPr>
        <w:t>(Hothorn et al. 2008)</w:t>
      </w:r>
      <w:r w:rsidR="0081073A"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02"/>
        <w:gridCol w:w="1716"/>
        <w:gridCol w:w="1908"/>
        <w:gridCol w:w="1575"/>
        <w:gridCol w:w="1575"/>
      </w:tblGrid>
      <w:tr w:rsidR="008A76BE" w:rsidRPr="00DD4D76" w14:paraId="61048D47" w14:textId="77777777"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87E071E" w14:textId="77777777"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14:paraId="45E3FABE"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14:paraId="561713A1"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4E58E1B4"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42D7848A"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14:paraId="2E13D751"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6ACD342" w14:textId="77777777"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2F31451F" w14:textId="77777777"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10358E4E"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14:paraId="71A10A38"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14:paraId="4A11F5E9"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14:paraId="12ECB61E"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A3818F0"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65219936" w14:textId="77777777"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54FF8748"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14:paraId="69F5A6C0"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14:paraId="100B0C8A"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14:paraId="1CF41CE8"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E136847" w14:textId="77777777"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69943B4A"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76B37B5E"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14:paraId="5E90BE28"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14:paraId="71DBEBDB"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14:paraId="48EAD83F"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C05BCEE"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632DEFB1"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74515574"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14:paraId="6F484284"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14:paraId="422CBA10"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14:paraId="674A8F59"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476B9F5" w14:textId="77777777"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14:paraId="09C8DA60"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796E5DC7"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14:paraId="1A109162"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14:paraId="08A61A45"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14:paraId="6CDF4854"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26A31B5"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F01C791"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7251E535"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14:paraId="4AD312CC"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14:paraId="1E84EF5B"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14:paraId="4CE6A94A" w14:textId="77777777" w:rsidR="00D75A61" w:rsidRDefault="00D75A61" w:rsidP="004433AA">
      <w:pPr>
        <w:rPr>
          <w:b/>
          <w:color w:val="FF0000"/>
        </w:rPr>
      </w:pPr>
    </w:p>
    <w:p w14:paraId="47F94F94" w14:textId="77777777" w:rsidR="00D75A61" w:rsidRDefault="00D75A61" w:rsidP="004433AA">
      <w:pPr>
        <w:rPr>
          <w:b/>
          <w:color w:val="FF0000"/>
        </w:rPr>
      </w:pPr>
    </w:p>
    <w:p w14:paraId="426EB67C" w14:textId="77777777" w:rsidR="00D75A61" w:rsidRDefault="00882A0E" w:rsidP="004433AA">
      <w:pPr>
        <w:rPr>
          <w:sz w:val="24"/>
        </w:rPr>
      </w:pPr>
      <w:r>
        <w:rPr>
          <w:sz w:val="24"/>
        </w:rPr>
        <w:br w:type="page"/>
      </w:r>
    </w:p>
    <w:p w14:paraId="2C5B8518" w14:textId="77777777"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81073A"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1073A" w:rsidRPr="00271F6F">
        <w:rPr>
          <w:sz w:val="24"/>
        </w:rPr>
        <w:fldChar w:fldCharType="separate"/>
      </w:r>
      <w:r w:rsidRPr="00271F6F">
        <w:rPr>
          <w:noProof/>
          <w:sz w:val="24"/>
        </w:rPr>
        <w:t>(Hothorn et al. 2008)</w:t>
      </w:r>
      <w:r w:rsidR="0081073A"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52"/>
        <w:gridCol w:w="1518"/>
        <w:gridCol w:w="1964"/>
        <w:gridCol w:w="1621"/>
        <w:gridCol w:w="1621"/>
      </w:tblGrid>
      <w:tr w:rsidR="007865EB" w:rsidRPr="00DD4D76" w14:paraId="7A766675" w14:textId="77777777"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E0DBF96" w14:textId="77777777"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14:paraId="007BBD7B"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14:paraId="2620BEF3"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514A2AA6"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2552F464"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14:paraId="354E5531"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B45974F" w14:textId="77777777"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27CA6E78"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14:paraId="1BFCB0FC"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14:paraId="481E80A6"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14:paraId="553A369F"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14:paraId="07479E0F" w14:textId="77777777"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271411"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0B398CCC" w14:textId="77777777"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14:paraId="39DB1F90"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14:paraId="2656ACA8"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14:paraId="662A7E99"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14:paraId="49D23A15"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1875D32"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10F2666"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14:paraId="5D40EBB9"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14:paraId="1E9FFBCA"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14:paraId="7A8B3737"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14:paraId="669B12AB"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10B1045" w14:textId="77777777"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407BFC56" w14:textId="77777777"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14:paraId="6F8C3DD7"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14:paraId="722D4FB2"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14:paraId="4F5763C3"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14:paraId="09F46CC7"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6281A5D"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B883F5F" w14:textId="77777777"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14:paraId="24F3F455"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14:paraId="3DF12C08"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14:paraId="68330FDD"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14:paraId="165C7FFD"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0FDB975" w14:textId="77777777"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20C06298" w14:textId="77777777"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14:paraId="0F9337B1"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14:paraId="1DCC3172"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14:paraId="3D919DB8"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14:paraId="55885D3A"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5A6CA80" w14:textId="77777777"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14:paraId="1AB3762E"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14:paraId="71C988EB"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14:paraId="5B9680C7"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14:paraId="37D7313A"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14:paraId="485F390A"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B6D6E22" w14:textId="77777777"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6026F60D" w14:textId="77777777"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14:paraId="51BA398C"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14:paraId="703E8E1E"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14:paraId="2ADF0212"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14:paraId="6E49FC18"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1C1FEF" w14:textId="77777777"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3A01CB7F"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14:paraId="71E89F66"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14:paraId="04380B36"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14:paraId="7512D388"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14:paraId="27590FF1" w14:textId="77777777" w:rsidR="00D75A61" w:rsidRDefault="00F824EC" w:rsidP="004433AA">
      <w:pPr>
        <w:rPr>
          <w:b/>
          <w:color w:val="FF0000"/>
        </w:rPr>
      </w:pPr>
      <w:r w:rsidRPr="0068273F">
        <w:rPr>
          <w:b/>
          <w:color w:val="FF0000"/>
        </w:rPr>
        <w:br w:type="page"/>
      </w:r>
    </w:p>
    <w:p w14:paraId="1EC567B2" w14:textId="77777777" w:rsidR="00D75A61" w:rsidRDefault="00D42777">
      <w:pPr>
        <w:jc w:val="left"/>
        <w:rPr>
          <w:b/>
          <w:color w:val="FF0000"/>
        </w:rPr>
      </w:pPr>
      <w:r w:rsidRPr="0068273F">
        <w:rPr>
          <w:rFonts w:hint="eastAsia"/>
          <w:b/>
          <w:color w:val="FF0000"/>
        </w:rPr>
        <w:lastRenderedPageBreak/>
        <w:t>Discussion</w:t>
      </w:r>
    </w:p>
    <w:p w14:paraId="1627D4A9" w14:textId="77777777"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14:paraId="11160554" w14:textId="77777777"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14:paraId="14D72842" w14:textId="77777777" w:rsidR="00D75A61" w:rsidRDefault="00D75A61">
      <w:pPr>
        <w:pStyle w:val="a3"/>
        <w:jc w:val="left"/>
        <w:rPr>
          <w:color w:val="FF0000"/>
        </w:rPr>
      </w:pPr>
    </w:p>
    <w:p w14:paraId="1D301D0F" w14:textId="77777777"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14:paraId="59D77AF3" w14:textId="77777777" w:rsidR="00D75A61" w:rsidRDefault="00197D93">
      <w:pPr>
        <w:pStyle w:val="a3"/>
        <w:jc w:val="left"/>
        <w:rPr>
          <w:color w:val="FF0000"/>
        </w:rPr>
      </w:pPr>
      <w:r>
        <w:rPr>
          <w:color w:val="00B0F0"/>
        </w:rPr>
        <w:t>CK: also complement with molecular analysis (limitation: qualitative study [presence/absence], snap shot, etc.)</w:t>
      </w:r>
    </w:p>
    <w:p w14:paraId="3A94A674" w14:textId="77777777" w:rsidR="00D75A61" w:rsidRDefault="00D75A61">
      <w:pPr>
        <w:pStyle w:val="a3"/>
        <w:jc w:val="left"/>
        <w:rPr>
          <w:color w:val="FF0000"/>
        </w:rPr>
      </w:pPr>
    </w:p>
    <w:p w14:paraId="73C27260" w14:textId="77777777"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14:paraId="05AABC99" w14:textId="77777777" w:rsidR="00D75A61" w:rsidRDefault="00D75A61">
      <w:pPr>
        <w:pStyle w:val="a3"/>
        <w:jc w:val="left"/>
        <w:rPr>
          <w:color w:val="FF0000"/>
        </w:rPr>
      </w:pPr>
    </w:p>
    <w:p w14:paraId="0211E678" w14:textId="77777777"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14:paraId="03C33581" w14:textId="77777777" w:rsidR="00D75A61" w:rsidRDefault="00D75A61">
      <w:pPr>
        <w:pStyle w:val="a3"/>
        <w:jc w:val="left"/>
        <w:rPr>
          <w:color w:val="FF0000"/>
        </w:rPr>
      </w:pPr>
    </w:p>
    <w:p w14:paraId="72E85A46" w14:textId="77777777"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14:paraId="56DC1A0B" w14:textId="77777777" w:rsidR="00D75A61" w:rsidRDefault="00D75A61">
      <w:pPr>
        <w:pStyle w:val="a3"/>
        <w:jc w:val="left"/>
        <w:rPr>
          <w:color w:val="FF0000"/>
        </w:rPr>
      </w:pPr>
    </w:p>
    <w:p w14:paraId="54DFF4D5" w14:textId="77777777"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p>
    <w:p w14:paraId="2EC06B3E" w14:textId="77777777" w:rsidR="00D75A61" w:rsidRDefault="00D75A61">
      <w:pPr>
        <w:pStyle w:val="a3"/>
        <w:jc w:val="left"/>
        <w:rPr>
          <w:color w:val="FF0000"/>
        </w:rPr>
      </w:pPr>
    </w:p>
    <w:p w14:paraId="26DEF787" w14:textId="77777777"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14:paraId="52CAACE4" w14:textId="77777777" w:rsidR="00D75A61" w:rsidRDefault="00B571FB">
      <w:pPr>
        <w:pStyle w:val="a3"/>
        <w:jc w:val="left"/>
        <w:rPr>
          <w:color w:val="FF0000"/>
        </w:rPr>
      </w:pPr>
      <w:r w:rsidRPr="0068273F">
        <w:rPr>
          <w:rFonts w:hint="eastAsia"/>
          <w:color w:val="FF0000"/>
        </w:rPr>
        <w:t xml:space="preserve"> </w:t>
      </w:r>
    </w:p>
    <w:p w14:paraId="44577F2B" w14:textId="77777777"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14:paraId="6BB67461" w14:textId="77777777" w:rsidR="00D75A61" w:rsidRDefault="00D75A61">
      <w:pPr>
        <w:jc w:val="left"/>
        <w:rPr>
          <w:color w:val="FF0000"/>
        </w:rPr>
      </w:pPr>
    </w:p>
    <w:p w14:paraId="519B8C52" w14:textId="77777777" w:rsidR="00D75A61" w:rsidRDefault="00204ED7">
      <w:pPr>
        <w:jc w:val="left"/>
        <w:rPr>
          <w:b/>
          <w:color w:val="FF0000"/>
        </w:rPr>
      </w:pPr>
      <w:r>
        <w:rPr>
          <w:b/>
          <w:color w:val="FF0000"/>
        </w:rPr>
        <w:br w:type="page"/>
      </w:r>
    </w:p>
    <w:p w14:paraId="576312F5" w14:textId="77777777" w:rsidR="00D75A61" w:rsidRDefault="00204ED7">
      <w:pPr>
        <w:jc w:val="left"/>
        <w:rPr>
          <w:b/>
        </w:rPr>
      </w:pPr>
      <w:r w:rsidRPr="006A09BA">
        <w:rPr>
          <w:rFonts w:hint="eastAsia"/>
          <w:b/>
        </w:rPr>
        <w:lastRenderedPageBreak/>
        <w:t>Acknowledgement</w:t>
      </w:r>
    </w:p>
    <w:p w14:paraId="0EDB33CC" w14:textId="77777777"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14:paraId="0A5ED714" w14:textId="77777777" w:rsidR="00D75A61" w:rsidRDefault="00204ED7">
      <w:pPr>
        <w:jc w:val="left"/>
        <w:rPr>
          <w:b/>
          <w:color w:val="FF0000"/>
        </w:rPr>
      </w:pPr>
      <w:r>
        <w:rPr>
          <w:b/>
          <w:color w:val="FF0000"/>
        </w:rPr>
        <w:br w:type="page"/>
      </w:r>
    </w:p>
    <w:p w14:paraId="736DD60E" w14:textId="77777777" w:rsidR="00D20264" w:rsidRPr="00D20264" w:rsidRDefault="0081073A" w:rsidP="00D20264">
      <w:pPr>
        <w:pStyle w:val="EndNoteBibliographyTitle"/>
      </w:pPr>
      <w:r>
        <w:lastRenderedPageBreak/>
        <w:fldChar w:fldCharType="begin"/>
      </w:r>
      <w:r w:rsidR="00152402">
        <w:instrText xml:space="preserve"> ADDIN EN.REFLIST </w:instrText>
      </w:r>
      <w:r>
        <w:fldChar w:fldCharType="separate"/>
      </w:r>
      <w:r w:rsidR="00D20264" w:rsidRPr="00D20264">
        <w:t>Reference</w:t>
      </w:r>
    </w:p>
    <w:p w14:paraId="57B9D557" w14:textId="77777777" w:rsidR="00D20264" w:rsidRPr="00D20264" w:rsidRDefault="00D20264" w:rsidP="00D20264">
      <w:pPr>
        <w:pStyle w:val="EndNoteBibliographyTitle"/>
      </w:pPr>
    </w:p>
    <w:p w14:paraId="0F3A46FF" w14:textId="77777777" w:rsidR="00D20264" w:rsidRPr="00D20264" w:rsidRDefault="00D20264" w:rsidP="00D20264">
      <w:pPr>
        <w:pStyle w:val="EndNoteBibliography"/>
        <w:spacing w:after="0"/>
        <w:ind w:left="720" w:hanging="720"/>
      </w:pPr>
      <w:r w:rsidRPr="00D20264">
        <w:t xml:space="preserve">Albertini, A., S. Marchi, C. Ratti, G. Burgio, R. Petacchi, and S. Magagnoli. 2018. Bactrocera oleae pupae predation by Ocypus olens detected by molecular gut content analysis. BioControl </w:t>
      </w:r>
      <w:r w:rsidRPr="00D20264">
        <w:rPr>
          <w:b/>
        </w:rPr>
        <w:t>63</w:t>
      </w:r>
      <w:r w:rsidRPr="00D20264">
        <w:t>:227-239.</w:t>
      </w:r>
    </w:p>
    <w:p w14:paraId="49C256B0" w14:textId="77777777" w:rsidR="00D20264" w:rsidRPr="00D20264" w:rsidRDefault="00D20264" w:rsidP="00D20264">
      <w:pPr>
        <w:pStyle w:val="EndNoteBibliography"/>
        <w:spacing w:after="0"/>
        <w:ind w:left="720" w:hanging="720"/>
      </w:pPr>
      <w:r w:rsidRPr="00D20264">
        <w:t>Altieri, M. A. 1999. The ecological role of biodiversity in agroecosystems. Pages 19-31  Invertebrate biodiversity as bioindicators of sustainable landscapes. Elsevier.</w:t>
      </w:r>
    </w:p>
    <w:p w14:paraId="3F8484AA" w14:textId="77777777" w:rsidR="00D20264" w:rsidRPr="00D20264" w:rsidRDefault="00D20264" w:rsidP="00D20264">
      <w:pPr>
        <w:pStyle w:val="EndNoteBibliography"/>
        <w:spacing w:after="0"/>
        <w:ind w:left="720" w:hanging="720"/>
      </w:pPr>
      <w:r w:rsidRPr="00D20264">
        <w:t xml:space="preserve">Altieri, M. A., and D. K. Letourneau. 1982. Vegetation management and biological control in agroecosystems. Crop Protection </w:t>
      </w:r>
      <w:r w:rsidRPr="00D20264">
        <w:rPr>
          <w:b/>
        </w:rPr>
        <w:t>1</w:t>
      </w:r>
      <w:r w:rsidRPr="00D20264">
        <w:t>:405-430.</w:t>
      </w:r>
    </w:p>
    <w:p w14:paraId="59E248B8" w14:textId="77777777" w:rsidR="00D20264" w:rsidRPr="00D20264" w:rsidRDefault="00D20264" w:rsidP="00D20264">
      <w:pPr>
        <w:pStyle w:val="EndNoteBibliography"/>
        <w:spacing w:after="0"/>
        <w:ind w:left="720" w:hanging="720"/>
      </w:pPr>
      <w:r w:rsidRPr="00D20264">
        <w:t>Barbosa, P., and I. Castellanos. 2005. Ecology of predator-prey interactions. Oxford University Press.</w:t>
      </w:r>
    </w:p>
    <w:p w14:paraId="590CA850" w14:textId="77777777" w:rsidR="00D20264" w:rsidRPr="00D20264" w:rsidRDefault="00D20264" w:rsidP="00D20264">
      <w:pPr>
        <w:pStyle w:val="EndNoteBibliography"/>
        <w:spacing w:after="0"/>
        <w:ind w:left="720" w:hanging="720"/>
      </w:pPr>
      <w:r w:rsidRPr="00D20264">
        <w:t>Bengtsson, J., J. Ahnström, and A. C. WEIBULL. 2005. The effects of organic agriculture on biodiversity and abundance: a meta</w:t>
      </w:r>
      <w:r w:rsidRPr="00D20264">
        <w:rPr>
          <w:rFonts w:ascii="Cambria Math" w:hAnsi="Cambria Math" w:cs="Cambria Math"/>
        </w:rPr>
        <w:t>‐</w:t>
      </w:r>
      <w:r w:rsidRPr="00D20264">
        <w:t xml:space="preserve">analysis. Journal of Applied Ecology </w:t>
      </w:r>
      <w:r w:rsidRPr="00D20264">
        <w:rPr>
          <w:b/>
        </w:rPr>
        <w:t>42</w:t>
      </w:r>
      <w:r w:rsidRPr="00D20264">
        <w:t>:261-269.</w:t>
      </w:r>
    </w:p>
    <w:p w14:paraId="55A1ED5D" w14:textId="77777777" w:rsidR="00D20264" w:rsidRPr="00D20264" w:rsidRDefault="00D20264" w:rsidP="00D20264">
      <w:pPr>
        <w:pStyle w:val="EndNoteBibliography"/>
        <w:spacing w:after="0"/>
        <w:ind w:left="720" w:hanging="720"/>
      </w:pPr>
      <w:r w:rsidRPr="00D20264">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D20264">
        <w:rPr>
          <w:b/>
        </w:rPr>
        <w:t>40</w:t>
      </w:r>
      <w:r w:rsidRPr="00D20264">
        <w:t>:2297-2308.</w:t>
      </w:r>
    </w:p>
    <w:p w14:paraId="401BDCA1" w14:textId="77777777" w:rsidR="00D20264" w:rsidRPr="00D20264" w:rsidRDefault="00D20264" w:rsidP="00D20264">
      <w:pPr>
        <w:pStyle w:val="EndNoteBibliography"/>
        <w:spacing w:after="0"/>
        <w:ind w:left="720" w:hanging="720"/>
      </w:pPr>
      <w:r w:rsidRPr="00D20264">
        <w:t>Birkhofer, K., A. Fließbach, D. H. Wise, and S. Scheu. 2011. Arthropod food webs in organic and conventional wheat farming systems of an agricultural long</w:t>
      </w:r>
      <w:r w:rsidRPr="00D20264">
        <w:rPr>
          <w:rFonts w:ascii="Cambria Math" w:hAnsi="Cambria Math" w:cs="Cambria Math"/>
        </w:rPr>
        <w:t>‐</w:t>
      </w:r>
      <w:r w:rsidRPr="00D20264">
        <w:t xml:space="preserve">term experiment: a stable isotope approach. Agricultural and Forest Entomology </w:t>
      </w:r>
      <w:r w:rsidRPr="00D20264">
        <w:rPr>
          <w:b/>
        </w:rPr>
        <w:t>13</w:t>
      </w:r>
      <w:r w:rsidRPr="00D20264">
        <w:t>:197-204.</w:t>
      </w:r>
    </w:p>
    <w:p w14:paraId="07EBF026" w14:textId="77777777" w:rsidR="00D20264" w:rsidRPr="00D20264" w:rsidRDefault="00D20264" w:rsidP="00D20264">
      <w:pPr>
        <w:pStyle w:val="EndNoteBibliography"/>
        <w:spacing w:after="0"/>
        <w:ind w:left="720" w:hanging="720"/>
      </w:pPr>
      <w:r w:rsidRPr="00D20264">
        <w:t xml:space="preserve">Boecklen, W. J., C. T. Yarnes, B. A. Cook, and A. C. James. 2011. On the use of stable isotopes in trophic ecology. Annual review of ecology, evolution, and systematics </w:t>
      </w:r>
      <w:r w:rsidRPr="00D20264">
        <w:rPr>
          <w:b/>
        </w:rPr>
        <w:t>42</w:t>
      </w:r>
      <w:r w:rsidRPr="00D20264">
        <w:t>:411-440.</w:t>
      </w:r>
    </w:p>
    <w:p w14:paraId="01688540" w14:textId="77777777" w:rsidR="00D20264" w:rsidRPr="00D20264" w:rsidRDefault="00D20264" w:rsidP="00D20264">
      <w:pPr>
        <w:pStyle w:val="EndNoteBibliography"/>
        <w:spacing w:after="0"/>
        <w:ind w:left="720" w:hanging="720"/>
      </w:pPr>
      <w:r w:rsidRPr="00D20264">
        <w:t xml:space="preserve">Campbell, B. M., D. J. Beare, E. M. Bennett, J. M. Hall-Spencer, J. S. Ingram, F. Jaramillo, R. Ortiz, N. Ramankutty, J. A. Sayer, and D. Shindell. 2017. Agriculture production as a major driver of the Earth system exceeding planetary boundaries. Ecology and Society </w:t>
      </w:r>
      <w:r w:rsidRPr="00D20264">
        <w:rPr>
          <w:b/>
        </w:rPr>
        <w:t>22</w:t>
      </w:r>
      <w:r w:rsidRPr="00D20264">
        <w:t>.</w:t>
      </w:r>
    </w:p>
    <w:p w14:paraId="21CC9882" w14:textId="77777777" w:rsidR="00D20264" w:rsidRPr="00D20264" w:rsidRDefault="00D20264" w:rsidP="00D20264">
      <w:pPr>
        <w:pStyle w:val="EndNoteBibliography"/>
        <w:spacing w:after="0"/>
        <w:ind w:left="720" w:hanging="720"/>
      </w:pPr>
      <w:r w:rsidRPr="00D20264">
        <w:t xml:space="preserve">Caut, S., E. Angulo, and F. Courchamp. 2009. Variation in discrimination factors (Δ15N and Δ13C): the effect of diet isotopic values and applications for diet reconstruction. Journal of Applied Ecology </w:t>
      </w:r>
      <w:r w:rsidRPr="00D20264">
        <w:rPr>
          <w:b/>
        </w:rPr>
        <w:t>46</w:t>
      </w:r>
      <w:r w:rsidRPr="00D20264">
        <w:t>:443-453.</w:t>
      </w:r>
    </w:p>
    <w:p w14:paraId="410365CE" w14:textId="77777777" w:rsidR="00D20264" w:rsidRPr="00D20264" w:rsidRDefault="00D20264" w:rsidP="00D20264">
      <w:pPr>
        <w:pStyle w:val="EndNoteBibliography"/>
        <w:spacing w:after="0"/>
        <w:ind w:left="720" w:hanging="720"/>
      </w:pPr>
      <w:r w:rsidRPr="00D20264">
        <w:t xml:space="preserve">Diehl, E., V. L. Mader, V. Wolters, and K. Birkhofer. 2013. Management intensity and vegetation complexity affect web-building spiders and their prey. Oecologia </w:t>
      </w:r>
      <w:r w:rsidRPr="00D20264">
        <w:rPr>
          <w:b/>
        </w:rPr>
        <w:t>173</w:t>
      </w:r>
      <w:r w:rsidRPr="00D20264">
        <w:t>:579-589.</w:t>
      </w:r>
    </w:p>
    <w:p w14:paraId="3A65661E" w14:textId="77777777" w:rsidR="00D20264" w:rsidRPr="00D20264" w:rsidRDefault="00D20264" w:rsidP="00D20264">
      <w:pPr>
        <w:pStyle w:val="EndNoteBibliography"/>
        <w:spacing w:after="0"/>
        <w:ind w:left="720" w:hanging="720"/>
      </w:pPr>
      <w:r w:rsidRPr="00D20264">
        <w:lastRenderedPageBreak/>
        <w:t xml:space="preserve">Dominik, C., R. Seppelt, F. G. Horgan, J. Settele, and T. Václavík. 2018. Landscape composition, configuration, and trophic interactions shape arthropod communities in rice agroecosystems. Journal of Applied Ecology </w:t>
      </w:r>
      <w:r w:rsidRPr="00D20264">
        <w:rPr>
          <w:b/>
        </w:rPr>
        <w:t>55</w:t>
      </w:r>
      <w:r w:rsidRPr="00D20264">
        <w:t>:2461-2472.</w:t>
      </w:r>
    </w:p>
    <w:p w14:paraId="5F0B59A0" w14:textId="77777777" w:rsidR="00D20264" w:rsidRPr="00D20264" w:rsidRDefault="00D20264" w:rsidP="00D20264">
      <w:pPr>
        <w:pStyle w:val="EndNoteBibliography"/>
        <w:spacing w:after="0"/>
        <w:ind w:left="720" w:hanging="720"/>
      </w:pPr>
      <w:r w:rsidRPr="00D20264">
        <w:t>Eitzinger, B., N. Abrego, D. Gravel, T. Huotari, E. J. Vesterinen, and T. Roslin. 2019. Assessing changes in arthropod predator–prey interactions through DNA</w:t>
      </w:r>
      <w:r w:rsidRPr="00D20264">
        <w:rPr>
          <w:rFonts w:ascii="Cambria Math" w:hAnsi="Cambria Math" w:cs="Cambria Math"/>
        </w:rPr>
        <w:t>‐</w:t>
      </w:r>
      <w:r w:rsidRPr="00D20264">
        <w:t xml:space="preserve">based gut content analysis—variable environment, stable diet. Molecular Ecology </w:t>
      </w:r>
      <w:r w:rsidRPr="00D20264">
        <w:rPr>
          <w:b/>
        </w:rPr>
        <w:t>28</w:t>
      </w:r>
      <w:r w:rsidRPr="00D20264">
        <w:t>:266-280.</w:t>
      </w:r>
    </w:p>
    <w:p w14:paraId="517A28F7" w14:textId="77777777" w:rsidR="00D20264" w:rsidRPr="00D20264" w:rsidRDefault="00D20264" w:rsidP="00D20264">
      <w:pPr>
        <w:pStyle w:val="EndNoteBibliography"/>
        <w:spacing w:after="0"/>
        <w:ind w:left="720" w:hanging="720"/>
      </w:pPr>
      <w:r w:rsidRPr="00D20264">
        <w:t>Eitzinger, B., and M. Traugott. 2011. Which prey sustains cold</w:t>
      </w:r>
      <w:r w:rsidRPr="00D20264">
        <w:rPr>
          <w:rFonts w:ascii="Cambria Math" w:hAnsi="Cambria Math" w:cs="Cambria Math"/>
        </w:rPr>
        <w:t>‐</w:t>
      </w:r>
      <w:r w:rsidRPr="00D20264">
        <w:t>adapted invertebrate generalist predators in arable land? Examining prey choices by molecular gut</w:t>
      </w:r>
      <w:r w:rsidRPr="00D20264">
        <w:rPr>
          <w:rFonts w:ascii="Cambria Math" w:hAnsi="Cambria Math" w:cs="Cambria Math"/>
        </w:rPr>
        <w:t>‐</w:t>
      </w:r>
      <w:r w:rsidRPr="00D20264">
        <w:t xml:space="preserve">content analysis. Journal of Applied Ecology </w:t>
      </w:r>
      <w:r w:rsidRPr="00D20264">
        <w:rPr>
          <w:b/>
        </w:rPr>
        <w:t>48</w:t>
      </w:r>
      <w:r w:rsidRPr="00D20264">
        <w:t>:591-599.</w:t>
      </w:r>
    </w:p>
    <w:p w14:paraId="56825D67" w14:textId="77777777" w:rsidR="00D20264" w:rsidRPr="00D20264" w:rsidRDefault="00D20264" w:rsidP="00D20264">
      <w:pPr>
        <w:pStyle w:val="EndNoteBibliography"/>
        <w:spacing w:after="0"/>
        <w:ind w:left="720" w:hanging="720"/>
      </w:pPr>
      <w:r w:rsidRPr="00D20264">
        <w:t>Fox, J., and S. Weisberg. 2018. An R companion to applied regression. Sage publications.</w:t>
      </w:r>
    </w:p>
    <w:p w14:paraId="624611CE" w14:textId="77777777" w:rsidR="00D20264" w:rsidRPr="00D20264" w:rsidRDefault="00D20264" w:rsidP="00D20264">
      <w:pPr>
        <w:pStyle w:val="EndNoteBibliography"/>
        <w:spacing w:after="0"/>
        <w:ind w:left="720" w:hanging="720"/>
      </w:pPr>
      <w:r w:rsidRPr="00D20264">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D20264">
        <w:rPr>
          <w:b/>
        </w:rPr>
        <w:t>11</w:t>
      </w:r>
      <w:r w:rsidRPr="00D20264">
        <w:t>:97-105.</w:t>
      </w:r>
    </w:p>
    <w:p w14:paraId="3526006D" w14:textId="77777777" w:rsidR="00D20264" w:rsidRPr="00D20264" w:rsidRDefault="00D20264" w:rsidP="00D20264">
      <w:pPr>
        <w:pStyle w:val="EndNoteBibliography"/>
        <w:spacing w:after="0"/>
        <w:ind w:left="720" w:hanging="720"/>
      </w:pPr>
      <w:r w:rsidRPr="00D20264">
        <w:t xml:space="preserve">Gomiero, T., D. Pimentel, and M. G. Paoletti. 2011. Is there a need for a more sustainable agriculture? Critical reviews in plant sciences </w:t>
      </w:r>
      <w:r w:rsidRPr="00D20264">
        <w:rPr>
          <w:b/>
        </w:rPr>
        <w:t>30</w:t>
      </w:r>
      <w:r w:rsidRPr="00D20264">
        <w:t>:6-23.</w:t>
      </w:r>
    </w:p>
    <w:p w14:paraId="0DEB215B" w14:textId="77777777" w:rsidR="00D20264" w:rsidRPr="00D20264" w:rsidRDefault="00D20264" w:rsidP="00D20264">
      <w:pPr>
        <w:pStyle w:val="EndNoteBibliography"/>
        <w:spacing w:after="0"/>
        <w:ind w:left="720" w:hanging="720"/>
      </w:pPr>
      <w:r w:rsidRPr="00D20264">
        <w:t xml:space="preserve">Guedes, R., G. Smagghe, J. Stark, and N. Desneux. 2016. Pesticide-induced stress in arthropod pests for optimized integrated pest management programs. Annual review of entomology </w:t>
      </w:r>
      <w:r w:rsidRPr="00D20264">
        <w:rPr>
          <w:b/>
        </w:rPr>
        <w:t>61</w:t>
      </w:r>
      <w:r w:rsidRPr="00D20264">
        <w:t>:43-62.</w:t>
      </w:r>
    </w:p>
    <w:p w14:paraId="106B45AD" w14:textId="77777777" w:rsidR="00D20264" w:rsidRPr="00D20264" w:rsidRDefault="00D20264" w:rsidP="00D20264">
      <w:pPr>
        <w:pStyle w:val="EndNoteBibliography"/>
        <w:spacing w:after="0"/>
        <w:ind w:left="720" w:hanging="720"/>
      </w:pPr>
      <w:r w:rsidRPr="00D20264">
        <w:t xml:space="preserve">Hardin, M. R., B. Benrey, M. Coll, W. O. Lamp, G. K. Roderick, and P. Barbosa. 1995. Arthropod pest resurgence: an overview of potential mechanisms. Crop Protection </w:t>
      </w:r>
      <w:r w:rsidRPr="00D20264">
        <w:rPr>
          <w:b/>
        </w:rPr>
        <w:t>14</w:t>
      </w:r>
      <w:r w:rsidRPr="00D20264">
        <w:t>:3-18.</w:t>
      </w:r>
    </w:p>
    <w:p w14:paraId="7E5CB85D" w14:textId="77777777" w:rsidR="00D20264" w:rsidRPr="00D20264" w:rsidRDefault="00D20264" w:rsidP="00D20264">
      <w:pPr>
        <w:pStyle w:val="EndNoteBibliography"/>
        <w:spacing w:after="0"/>
        <w:ind w:left="720" w:hanging="720"/>
      </w:pPr>
      <w:r w:rsidRPr="00D20264">
        <w:t xml:space="preserve">Hothorn, T., F. Bretz, and P. Westfall. 2008. Simultaneous inference in general parametric models. Biometrical Journal: Journal of Mathematical Methods in Biosciences </w:t>
      </w:r>
      <w:r w:rsidRPr="00D20264">
        <w:rPr>
          <w:b/>
        </w:rPr>
        <w:t>50</w:t>
      </w:r>
      <w:r w:rsidRPr="00D20264">
        <w:t>:346-363.</w:t>
      </w:r>
    </w:p>
    <w:p w14:paraId="4619C2AB" w14:textId="77777777" w:rsidR="00D20264" w:rsidRPr="00D20264" w:rsidRDefault="00D20264" w:rsidP="00D20264">
      <w:pPr>
        <w:pStyle w:val="EndNoteBibliography"/>
        <w:spacing w:after="0"/>
        <w:ind w:left="720" w:hanging="720"/>
      </w:pPr>
      <w:r w:rsidRPr="00D20264">
        <w:t xml:space="preserve">Huang, H., and P. Yang. 1987. The ancient cultured citrus ant. BioScience </w:t>
      </w:r>
      <w:r w:rsidRPr="00D20264">
        <w:rPr>
          <w:b/>
        </w:rPr>
        <w:t>37</w:t>
      </w:r>
      <w:r w:rsidRPr="00D20264">
        <w:t>:665-671.</w:t>
      </w:r>
    </w:p>
    <w:p w14:paraId="654DEFC3" w14:textId="77777777" w:rsidR="00D20264" w:rsidRPr="00D20264" w:rsidRDefault="00D20264" w:rsidP="00D20264">
      <w:pPr>
        <w:pStyle w:val="EndNoteBibliography"/>
        <w:spacing w:after="0"/>
        <w:ind w:left="720" w:hanging="720"/>
      </w:pPr>
      <w:r w:rsidRPr="00D20264">
        <w:t xml:space="preserve">Ingrao, A. J., J. Schmidt, J. Jubenville, A. Grode, L. Komondy, D. VanderZee, and Z. Szendrei. 2017. Biocontrol on the edge: Field margin habitats in asparagus fields influence natural enemy-pest interactions. Agriculture, Ecosystems &amp; Environment </w:t>
      </w:r>
      <w:r w:rsidRPr="00D20264">
        <w:rPr>
          <w:b/>
        </w:rPr>
        <w:t>243</w:t>
      </w:r>
      <w:r w:rsidRPr="00D20264">
        <w:t>:47-54.</w:t>
      </w:r>
    </w:p>
    <w:p w14:paraId="79F3FD47" w14:textId="77777777" w:rsidR="00D20264" w:rsidRPr="00D20264" w:rsidRDefault="00D20264" w:rsidP="00D20264">
      <w:pPr>
        <w:pStyle w:val="EndNoteBibliography"/>
        <w:spacing w:after="0"/>
        <w:ind w:left="720" w:hanging="720"/>
      </w:pPr>
      <w:r w:rsidRPr="00D20264">
        <w:t xml:space="preserve">Karp, D. S., R. Chaplin-Kramer, T. D. Meehan, E. A. Martin, F. DeClerck, H. Grab, C. Gratton, L. Hunt, A. E. Larsen, and A. Martínez-Salinas. 2018. Crop pests and predators exhibit inconsistent responses to </w:t>
      </w:r>
      <w:r w:rsidRPr="00D20264">
        <w:lastRenderedPageBreak/>
        <w:t xml:space="preserve">surrounding landscape composition. Proceedings of the National Academy of Sciences </w:t>
      </w:r>
      <w:r w:rsidRPr="00D20264">
        <w:rPr>
          <w:b/>
        </w:rPr>
        <w:t>115</w:t>
      </w:r>
      <w:r w:rsidRPr="00D20264">
        <w:t>:E7863-E7870.</w:t>
      </w:r>
    </w:p>
    <w:p w14:paraId="20488D26" w14:textId="77777777" w:rsidR="00D20264" w:rsidRPr="00D20264" w:rsidRDefault="00D20264" w:rsidP="00D20264">
      <w:pPr>
        <w:pStyle w:val="EndNoteBibliography"/>
        <w:spacing w:after="0"/>
        <w:ind w:left="720" w:hanging="720"/>
      </w:pPr>
      <w:r w:rsidRPr="00D20264">
        <w:t xml:space="preserve">Kehoe, L., A. Romero-Muñoz, E. Polaina, L. Estes, H. Kreft, and T. Kuemmerle. 2017. Biodiversity at risk under future cropland expansion and intensification. Nature Ecology &amp; Evolution </w:t>
      </w:r>
      <w:r w:rsidRPr="00D20264">
        <w:rPr>
          <w:b/>
        </w:rPr>
        <w:t>1</w:t>
      </w:r>
      <w:r w:rsidRPr="00D20264">
        <w:t>:1129-1135.</w:t>
      </w:r>
    </w:p>
    <w:p w14:paraId="1A5BA421" w14:textId="77777777" w:rsidR="00D20264" w:rsidRPr="00D20264" w:rsidRDefault="00D20264" w:rsidP="00D20264">
      <w:pPr>
        <w:pStyle w:val="EndNoteBibliography"/>
        <w:spacing w:after="0"/>
        <w:ind w:left="720" w:hanging="720"/>
      </w:pPr>
      <w:r w:rsidRPr="00D20264">
        <w:t xml:space="preserve">Krey, K. L., C. K. Blubaugh, E. G. Chapman, C. A. Lynch, G. B. Snyder, A. S. Jensen, Z. Fu, D. A. Prischmann-Voldseth, J. D. Harwood, and W. E. Snyder. 2017. Generalist predators consume spider mites despite the presence of alternative prey. Biological Control </w:t>
      </w:r>
      <w:r w:rsidRPr="00D20264">
        <w:rPr>
          <w:b/>
        </w:rPr>
        <w:t>115</w:t>
      </w:r>
      <w:r w:rsidRPr="00D20264">
        <w:t>:157-164.</w:t>
      </w:r>
    </w:p>
    <w:p w14:paraId="48B437BE" w14:textId="77777777" w:rsidR="00D20264" w:rsidRPr="00D20264" w:rsidRDefault="00D20264" w:rsidP="00D20264">
      <w:pPr>
        <w:pStyle w:val="EndNoteBibliography"/>
        <w:spacing w:after="0"/>
        <w:ind w:left="720" w:hanging="720"/>
      </w:pPr>
      <w:r w:rsidRPr="00D20264">
        <w:t xml:space="preserve">Kuusk, A.-K., and B. Ekbom. 2012. Feeding habits of lycosid spiders in field habitats. Journal of Pest Science </w:t>
      </w:r>
      <w:r w:rsidRPr="00D20264">
        <w:rPr>
          <w:b/>
        </w:rPr>
        <w:t>85</w:t>
      </w:r>
      <w:r w:rsidRPr="00D20264">
        <w:t>:253-260.</w:t>
      </w:r>
    </w:p>
    <w:p w14:paraId="44CB3EE0" w14:textId="77777777" w:rsidR="00D20264" w:rsidRPr="00D20264" w:rsidRDefault="00D20264" w:rsidP="00D20264">
      <w:pPr>
        <w:pStyle w:val="EndNoteBibliography"/>
        <w:spacing w:after="0"/>
        <w:ind w:left="720" w:hanging="720"/>
      </w:pPr>
      <w:r w:rsidRPr="00D20264">
        <w:t>Layman, C. A., M. S. Araujo, R. Boucek, C. M. Hammerschlag</w:t>
      </w:r>
      <w:r w:rsidRPr="00D20264">
        <w:rPr>
          <w:rFonts w:ascii="Cambria Math" w:hAnsi="Cambria Math" w:cs="Cambria Math"/>
        </w:rPr>
        <w:t>‐</w:t>
      </w:r>
      <w:r w:rsidRPr="00D20264">
        <w:t>Peyer, E. Harrison, Z. R. Jud, P. Matich, A. E. Rosenblatt, J. J. Vaudo, and L. A. Yeager. 2012. Applying stable isotopes to examine food</w:t>
      </w:r>
      <w:r w:rsidRPr="00D20264">
        <w:rPr>
          <w:rFonts w:ascii="Cambria Math" w:hAnsi="Cambria Math" w:cs="Cambria Math"/>
        </w:rPr>
        <w:t>‐</w:t>
      </w:r>
      <w:r w:rsidRPr="00D20264">
        <w:t xml:space="preserve">web structure: an overview of analytical tools. Biological Reviews </w:t>
      </w:r>
      <w:r w:rsidRPr="00D20264">
        <w:rPr>
          <w:b/>
        </w:rPr>
        <w:t>87</w:t>
      </w:r>
      <w:r w:rsidRPr="00D20264">
        <w:t>:545-562.</w:t>
      </w:r>
    </w:p>
    <w:p w14:paraId="443802D2" w14:textId="77777777" w:rsidR="00D20264" w:rsidRPr="00D20264" w:rsidRDefault="00D20264" w:rsidP="00D20264">
      <w:pPr>
        <w:pStyle w:val="EndNoteBibliography"/>
        <w:spacing w:after="0"/>
        <w:ind w:left="720" w:hanging="720"/>
      </w:pPr>
      <w:r w:rsidRPr="00D20264">
        <w:t xml:space="preserve">Lenth, R., and M. R. Lenth. 2018. Package ‘lsmeans’. The American Statistician </w:t>
      </w:r>
      <w:r w:rsidRPr="00D20264">
        <w:rPr>
          <w:b/>
        </w:rPr>
        <w:t>34</w:t>
      </w:r>
      <w:r w:rsidRPr="00D20264">
        <w:t>:216-221.</w:t>
      </w:r>
    </w:p>
    <w:p w14:paraId="33D11E43" w14:textId="77777777" w:rsidR="00D20264" w:rsidRPr="00D20264" w:rsidRDefault="00D20264" w:rsidP="00D20264">
      <w:pPr>
        <w:pStyle w:val="EndNoteBibliography"/>
        <w:spacing w:after="0"/>
        <w:ind w:left="720" w:hanging="720"/>
      </w:pPr>
      <w:r w:rsidRPr="00D20264">
        <w:t>Lichtenberg, E. M., C. M. Kennedy, C. Kremen, P. Batary, F. Berendse, R. Bommarco, N. A. Bosque</w:t>
      </w:r>
      <w:r w:rsidRPr="00D20264">
        <w:rPr>
          <w:rFonts w:ascii="Cambria Math" w:hAnsi="Cambria Math" w:cs="Cambria Math"/>
        </w:rPr>
        <w:t>‐</w:t>
      </w:r>
      <w:r w:rsidRPr="00D20264">
        <w:t xml:space="preserve">Pérez, L. G. Carvalheiro, W. E. Snyder, and N. M. Williams. 2017. A global synthesis of the effects of diversified farming systems on arthropod diversity within fields and across agricultural landscapes. Global change biology </w:t>
      </w:r>
      <w:r w:rsidRPr="00D20264">
        <w:rPr>
          <w:b/>
        </w:rPr>
        <w:t>23</w:t>
      </w:r>
      <w:r w:rsidRPr="00D20264">
        <w:t>:4946-4957.</w:t>
      </w:r>
    </w:p>
    <w:p w14:paraId="7882C05C" w14:textId="77777777" w:rsidR="00D20264" w:rsidRPr="00D20264" w:rsidRDefault="00D20264" w:rsidP="00D20264">
      <w:pPr>
        <w:pStyle w:val="EndNoteBibliography"/>
        <w:spacing w:after="0"/>
        <w:ind w:left="720" w:hanging="720"/>
      </w:pPr>
      <w:r w:rsidRPr="00D20264">
        <w:t xml:space="preserve">Michalko, R., S. Pekár, and M. H. Entling. 2019. An updated perspective on spiders as generalist predators in biological control. Oecologia </w:t>
      </w:r>
      <w:r w:rsidRPr="00D20264">
        <w:rPr>
          <w:b/>
        </w:rPr>
        <w:t>189</w:t>
      </w:r>
      <w:r w:rsidRPr="00D20264">
        <w:t>:21-36.</w:t>
      </w:r>
    </w:p>
    <w:p w14:paraId="4B1A8953" w14:textId="77777777" w:rsidR="00D20264" w:rsidRPr="00D20264" w:rsidRDefault="00D20264" w:rsidP="00D20264">
      <w:pPr>
        <w:pStyle w:val="EndNoteBibliography"/>
        <w:spacing w:after="0"/>
        <w:ind w:left="720" w:hanging="720"/>
      </w:pPr>
      <w:r w:rsidRPr="00D20264">
        <w:t>Newton, J. 2016. Stable isotopes as tools in ecological research. eLS:1-8.</w:t>
      </w:r>
    </w:p>
    <w:p w14:paraId="54131163" w14:textId="77777777" w:rsidR="00D20264" w:rsidRPr="00D20264" w:rsidRDefault="00D20264" w:rsidP="00D20264">
      <w:pPr>
        <w:pStyle w:val="EndNoteBibliography"/>
        <w:spacing w:after="0"/>
        <w:ind w:left="720" w:hanging="720"/>
      </w:pPr>
      <w:r w:rsidRPr="00D20264">
        <w:t xml:space="preserve">Phillips, D. L., and P. L. Koch. 2002. Incorporating concentration dependence in stable isotope mixing models. Oecologia </w:t>
      </w:r>
      <w:r w:rsidRPr="00D20264">
        <w:rPr>
          <w:b/>
        </w:rPr>
        <w:t>130</w:t>
      </w:r>
      <w:r w:rsidRPr="00D20264">
        <w:t>:114-125.</w:t>
      </w:r>
    </w:p>
    <w:p w14:paraId="7A8EF3CE" w14:textId="77777777" w:rsidR="00D20264" w:rsidRPr="00D20264" w:rsidRDefault="00D20264" w:rsidP="00D20264">
      <w:pPr>
        <w:pStyle w:val="EndNoteBibliography"/>
        <w:spacing w:after="0"/>
        <w:ind w:left="720" w:hanging="720"/>
      </w:pPr>
      <w:r w:rsidRPr="00D20264">
        <w:t xml:space="preserve">Post, D. M. 2002. Using stable isotopes to estimate trophic position: models, methods, and assumptions. Ecology </w:t>
      </w:r>
      <w:r w:rsidRPr="00D20264">
        <w:rPr>
          <w:b/>
        </w:rPr>
        <w:t>83</w:t>
      </w:r>
      <w:r w:rsidRPr="00D20264">
        <w:t>:703-718.</w:t>
      </w:r>
    </w:p>
    <w:p w14:paraId="592C14CE" w14:textId="77777777" w:rsidR="00D20264" w:rsidRPr="00D20264" w:rsidRDefault="00D20264" w:rsidP="00D20264">
      <w:pPr>
        <w:pStyle w:val="EndNoteBibliography"/>
        <w:spacing w:after="0"/>
        <w:ind w:left="720" w:hanging="720"/>
      </w:pPr>
      <w:r w:rsidRPr="00D20264">
        <w:t>R Core Team. 2020. R: A language and environment for statistical computing. R Foundation for Statistical Computing, Vienna, Austria.</w:t>
      </w:r>
    </w:p>
    <w:p w14:paraId="0B26FD21" w14:textId="77777777" w:rsidR="00D20264" w:rsidRPr="00D20264" w:rsidRDefault="00D20264" w:rsidP="00D20264">
      <w:pPr>
        <w:pStyle w:val="EndNoteBibliography"/>
        <w:spacing w:after="0"/>
        <w:ind w:left="720" w:hanging="720"/>
      </w:pPr>
      <w:r w:rsidRPr="00D20264">
        <w:t>Roubinet, E., K. Birkhofer, G. Malsher, K. Staudacher, B. Ekbom, M. Traugott, and M. Jonsson. 2017. Diet of generalist predators reflects effects of cropping period and farming system on extra</w:t>
      </w:r>
      <w:r w:rsidRPr="00D20264">
        <w:rPr>
          <w:rFonts w:ascii="Cambria Math" w:hAnsi="Cambria Math" w:cs="Cambria Math"/>
        </w:rPr>
        <w:t>‐</w:t>
      </w:r>
      <w:r w:rsidRPr="00D20264">
        <w:t xml:space="preserve">and intraguild prey. Ecological Applications </w:t>
      </w:r>
      <w:r w:rsidRPr="00D20264">
        <w:rPr>
          <w:b/>
        </w:rPr>
        <w:t>27</w:t>
      </w:r>
      <w:r w:rsidRPr="00D20264">
        <w:t>:1167-1177.</w:t>
      </w:r>
    </w:p>
    <w:p w14:paraId="71C989BE" w14:textId="77777777" w:rsidR="00D20264" w:rsidRPr="00D20264" w:rsidRDefault="00D20264" w:rsidP="00D20264">
      <w:pPr>
        <w:pStyle w:val="EndNoteBibliography"/>
        <w:spacing w:after="0"/>
        <w:ind w:left="720" w:hanging="720"/>
      </w:pPr>
      <w:r w:rsidRPr="00D20264">
        <w:t xml:space="preserve">Rusch, A., R. Chaplin-Kramer, M. M. Gardiner, V. Hawro, J. Holland, D. Landis, C. Thies, T. Tscharntke, W. W. Weisser, and C. Winqvist. </w:t>
      </w:r>
      <w:r w:rsidRPr="00D20264">
        <w:lastRenderedPageBreak/>
        <w:t xml:space="preserve">2016. Agricultural landscape simplification reduces natural pest control: A quantitative synthesis. Agriculture, Ecosystems &amp; Environment </w:t>
      </w:r>
      <w:r w:rsidRPr="00D20264">
        <w:rPr>
          <w:b/>
        </w:rPr>
        <w:t>221</w:t>
      </w:r>
      <w:r w:rsidRPr="00D20264">
        <w:t>:198-204.</w:t>
      </w:r>
    </w:p>
    <w:p w14:paraId="5BB6250C" w14:textId="77777777" w:rsidR="00D20264" w:rsidRPr="00D20264" w:rsidRDefault="00D20264" w:rsidP="00D20264">
      <w:pPr>
        <w:pStyle w:val="EndNoteBibliography"/>
        <w:spacing w:after="0"/>
        <w:ind w:left="720" w:hanging="720"/>
      </w:pPr>
      <w:r w:rsidRPr="00D20264">
        <w:t xml:space="preserve">Settle, W. H., H. Ariawan, E. T. Astuti, W. Cahyana, A. L. Hakim, D. Hindayana, and A. S. Lestari. 1996. Managing tropical rice pests through conservation of generalist natural enemies and alternative prey. Ecology </w:t>
      </w:r>
      <w:r w:rsidRPr="00D20264">
        <w:rPr>
          <w:b/>
        </w:rPr>
        <w:t>77</w:t>
      </w:r>
      <w:r w:rsidRPr="00D20264">
        <w:t>:1975-1988.</w:t>
      </w:r>
    </w:p>
    <w:p w14:paraId="75B83445" w14:textId="77777777" w:rsidR="00D20264" w:rsidRPr="00D20264" w:rsidRDefault="00D20264" w:rsidP="00D20264">
      <w:pPr>
        <w:pStyle w:val="EndNoteBibliography"/>
        <w:spacing w:after="0"/>
        <w:ind w:left="720" w:hanging="720"/>
      </w:pPr>
      <w:r w:rsidRPr="00D20264">
        <w:t xml:space="preserve">Stiling, P., and T. Cornelissen. 2005. What makes a successful biocontrol agent? A meta-analysis of biological control agent performance. Biological Control </w:t>
      </w:r>
      <w:r w:rsidRPr="00D20264">
        <w:rPr>
          <w:b/>
        </w:rPr>
        <w:t>34</w:t>
      </w:r>
      <w:r w:rsidRPr="00D20264">
        <w:t>:236-246.</w:t>
      </w:r>
    </w:p>
    <w:p w14:paraId="36BA1F06" w14:textId="77777777" w:rsidR="00D20264" w:rsidRPr="00D20264" w:rsidRDefault="00D20264" w:rsidP="00D20264">
      <w:pPr>
        <w:pStyle w:val="EndNoteBibliography"/>
        <w:spacing w:after="0"/>
        <w:ind w:left="720" w:hanging="720"/>
      </w:pPr>
      <w:r w:rsidRPr="00D20264">
        <w:t>Stock, B., and B. Semmens. 2017. MixSIAR GUI user manual v3. 1. San Diego.</w:t>
      </w:r>
    </w:p>
    <w:p w14:paraId="1D44E8A5" w14:textId="77777777" w:rsidR="00D20264" w:rsidRPr="00D20264" w:rsidRDefault="00D20264" w:rsidP="00D20264">
      <w:pPr>
        <w:pStyle w:val="EndNoteBibliography"/>
        <w:spacing w:after="0"/>
        <w:ind w:left="720" w:hanging="720"/>
      </w:pPr>
      <w:r w:rsidRPr="00D20264">
        <w:t xml:space="preserve">Stock, B. C., and B. X. Semmens. 2016. Unifying error structures in commonly used biotracer mixing models. Ecology </w:t>
      </w:r>
      <w:r w:rsidRPr="00D20264">
        <w:rPr>
          <w:b/>
        </w:rPr>
        <w:t>97</w:t>
      </w:r>
      <w:r w:rsidRPr="00D20264">
        <w:t>:2562-2569.</w:t>
      </w:r>
    </w:p>
    <w:p w14:paraId="779DD602" w14:textId="77777777" w:rsidR="00D20264" w:rsidRPr="00D20264" w:rsidRDefault="00D20264" w:rsidP="00D20264">
      <w:pPr>
        <w:pStyle w:val="EndNoteBibliography"/>
        <w:spacing w:after="0"/>
        <w:ind w:left="720" w:hanging="720"/>
      </w:pPr>
      <w:r w:rsidRPr="00D20264">
        <w:t xml:space="preserve">Symondson, W., K. Sunderland, and M. Greenstone. 2002. Can generalist predators be effective biocontrol agents? Annual review of entomology </w:t>
      </w:r>
      <w:r w:rsidRPr="00D20264">
        <w:rPr>
          <w:b/>
        </w:rPr>
        <w:t>47</w:t>
      </w:r>
      <w:r w:rsidRPr="00D20264">
        <w:t>:561-594.</w:t>
      </w:r>
    </w:p>
    <w:p w14:paraId="7D280348" w14:textId="77777777" w:rsidR="00D20264" w:rsidRPr="00D20264" w:rsidRDefault="00D20264" w:rsidP="00D20264">
      <w:pPr>
        <w:pStyle w:val="EndNoteBibliography"/>
        <w:spacing w:after="0"/>
        <w:ind w:left="720" w:hanging="720"/>
      </w:pPr>
      <w:r w:rsidRPr="00D20264">
        <w:t xml:space="preserve">Wise, D. H., D. M. Moldenhauer, and J. Halaj. 2006. Using stable isotopes to reveal shifts in prey consumption by generalist predators. Ecological Applications </w:t>
      </w:r>
      <w:r w:rsidRPr="00D20264">
        <w:rPr>
          <w:b/>
        </w:rPr>
        <w:t>16</w:t>
      </w:r>
      <w:r w:rsidRPr="00D20264">
        <w:t>:865-876.</w:t>
      </w:r>
    </w:p>
    <w:p w14:paraId="0312EB67" w14:textId="77777777" w:rsidR="00D20264" w:rsidRPr="00D20264" w:rsidRDefault="00D20264" w:rsidP="00D20264">
      <w:pPr>
        <w:pStyle w:val="EndNoteBibliography"/>
        <w:ind w:left="720" w:hanging="720"/>
      </w:pPr>
      <w:r w:rsidRPr="00D20264">
        <w:t xml:space="preserve">Zeileis, A., F. Cribari-Neto, B. Gruen, I. Kosmidis, A. B. Simas, A. V. Rocha, and M. A. Zeileis. 2016. Package ‘betareg’. R package </w:t>
      </w:r>
      <w:r w:rsidRPr="00D20264">
        <w:rPr>
          <w:b/>
        </w:rPr>
        <w:t>3</w:t>
      </w:r>
      <w:r w:rsidRPr="00D20264">
        <w:t>:2.</w:t>
      </w:r>
    </w:p>
    <w:p w14:paraId="07DD86D8" w14:textId="77777777" w:rsidR="00D75A61" w:rsidRDefault="0081073A">
      <w:pPr>
        <w:jc w:val="left"/>
        <w:rPr>
          <w:color w:val="FF0000"/>
        </w:rPr>
      </w:pPr>
      <w:r>
        <w:rPr>
          <w:color w:val="FF0000"/>
        </w:rPr>
        <w:fldChar w:fldCharType="end"/>
      </w:r>
    </w:p>
    <w:p w14:paraId="588AB754" w14:textId="77777777" w:rsidR="00D75A61" w:rsidRDefault="00C03446">
      <w:pPr>
        <w:jc w:val="left"/>
        <w:rPr>
          <w:color w:val="FF0000"/>
        </w:rPr>
      </w:pPr>
      <w:r>
        <w:rPr>
          <w:rFonts w:hint="eastAsia"/>
          <w:color w:val="FF0000"/>
        </w:rPr>
        <w:t xml:space="preserve">Citation for EC 2020:  </w:t>
      </w:r>
    </w:p>
    <w:p w14:paraId="5CA7FE73" w14:textId="77777777"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14:paraId="33D976BE" w14:textId="77777777" w:rsidR="00036600" w:rsidRDefault="00036600">
      <w:pPr>
        <w:jc w:val="left"/>
        <w:rPr>
          <w:color w:val="FF0000"/>
        </w:rPr>
      </w:pPr>
    </w:p>
    <w:sectPr w:rsidR="00036600" w:rsidSect="00FF53C4">
      <w:footerReference w:type="default" r:id="rId12"/>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2" w:author="CK NTU" w:date="2021-07-05T19:03:00Z" w:initials="CK NTU">
    <w:p w14:paraId="633247B8" w14:textId="77777777" w:rsidR="00876764" w:rsidRDefault="00876764">
      <w:pPr>
        <w:pStyle w:val="ab"/>
      </w:pPr>
      <w:r>
        <w:rPr>
          <w:rStyle w:val="aa"/>
        </w:rPr>
        <w:annotationRef/>
      </w:r>
      <w:r>
        <w:t>Provide figures in Appendix</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3247B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3D0CF" w14:textId="77777777" w:rsidR="00B6303D" w:rsidRDefault="00B6303D" w:rsidP="00436F36">
      <w:pPr>
        <w:spacing w:after="0" w:line="240" w:lineRule="auto"/>
      </w:pPr>
      <w:r>
        <w:separator/>
      </w:r>
    </w:p>
  </w:endnote>
  <w:endnote w:type="continuationSeparator" w:id="0">
    <w:p w14:paraId="6EF2CBAC" w14:textId="77777777" w:rsidR="00B6303D" w:rsidRDefault="00B6303D"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14:paraId="6F6B571F" w14:textId="2DC9DADD" w:rsidR="00E95FE8" w:rsidRDefault="00E95FE8">
        <w:pPr>
          <w:pStyle w:val="a6"/>
          <w:jc w:val="center"/>
        </w:pPr>
        <w:r>
          <w:fldChar w:fldCharType="begin"/>
        </w:r>
        <w:r>
          <w:instrText xml:space="preserve"> PAGE   \* MERGEFORMAT </w:instrText>
        </w:r>
        <w:r>
          <w:fldChar w:fldCharType="separate"/>
        </w:r>
        <w:r w:rsidR="006119F5" w:rsidRPr="006119F5">
          <w:rPr>
            <w:noProof/>
            <w:lang w:val="zh-TW"/>
          </w:rPr>
          <w:t>2</w:t>
        </w:r>
        <w:r>
          <w:rPr>
            <w:noProof/>
            <w:lang w:val="zh-TW"/>
          </w:rPr>
          <w:fldChar w:fldCharType="end"/>
        </w:r>
      </w:p>
    </w:sdtContent>
  </w:sdt>
  <w:p w14:paraId="03FA3A2D" w14:textId="77777777" w:rsidR="00E95FE8" w:rsidRDefault="00E95FE8">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B55E3" w14:textId="77777777" w:rsidR="00B6303D" w:rsidRDefault="00B6303D" w:rsidP="00436F36">
      <w:pPr>
        <w:spacing w:after="0" w:line="240" w:lineRule="auto"/>
      </w:pPr>
      <w:r>
        <w:separator/>
      </w:r>
    </w:p>
  </w:footnote>
  <w:footnote w:type="continuationSeparator" w:id="0">
    <w:p w14:paraId="6DF5B55B" w14:textId="77777777" w:rsidR="00B6303D" w:rsidRDefault="00B6303D"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172F2"/>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2B18"/>
    <w:rsid w:val="0004362B"/>
    <w:rsid w:val="00043B14"/>
    <w:rsid w:val="00044150"/>
    <w:rsid w:val="0004569E"/>
    <w:rsid w:val="000463C7"/>
    <w:rsid w:val="000473B8"/>
    <w:rsid w:val="00051F54"/>
    <w:rsid w:val="000559C2"/>
    <w:rsid w:val="00056867"/>
    <w:rsid w:val="00061BE1"/>
    <w:rsid w:val="00061E6A"/>
    <w:rsid w:val="00062BF0"/>
    <w:rsid w:val="000648D6"/>
    <w:rsid w:val="0006502E"/>
    <w:rsid w:val="00066EB6"/>
    <w:rsid w:val="0007116C"/>
    <w:rsid w:val="00071CCE"/>
    <w:rsid w:val="00071F2B"/>
    <w:rsid w:val="0007315A"/>
    <w:rsid w:val="00075790"/>
    <w:rsid w:val="0007643E"/>
    <w:rsid w:val="0008367E"/>
    <w:rsid w:val="000879DD"/>
    <w:rsid w:val="00087F1A"/>
    <w:rsid w:val="0009527C"/>
    <w:rsid w:val="00095909"/>
    <w:rsid w:val="000A1BEC"/>
    <w:rsid w:val="000A4536"/>
    <w:rsid w:val="000A570E"/>
    <w:rsid w:val="000A7E3B"/>
    <w:rsid w:val="000B38EC"/>
    <w:rsid w:val="000B3AF1"/>
    <w:rsid w:val="000B4181"/>
    <w:rsid w:val="000B44A7"/>
    <w:rsid w:val="000B567F"/>
    <w:rsid w:val="000B5778"/>
    <w:rsid w:val="000B6209"/>
    <w:rsid w:val="000B700A"/>
    <w:rsid w:val="000B75C1"/>
    <w:rsid w:val="000C0BC5"/>
    <w:rsid w:val="000C18E9"/>
    <w:rsid w:val="000C20B3"/>
    <w:rsid w:val="000C5F48"/>
    <w:rsid w:val="000D09BE"/>
    <w:rsid w:val="000D28E8"/>
    <w:rsid w:val="000E0BCA"/>
    <w:rsid w:val="000E4192"/>
    <w:rsid w:val="000E4BA2"/>
    <w:rsid w:val="000E4F50"/>
    <w:rsid w:val="000E5A15"/>
    <w:rsid w:val="000E5FA0"/>
    <w:rsid w:val="000E73F9"/>
    <w:rsid w:val="000F0127"/>
    <w:rsid w:val="000F4FDA"/>
    <w:rsid w:val="000F5316"/>
    <w:rsid w:val="0010016E"/>
    <w:rsid w:val="00101BB3"/>
    <w:rsid w:val="0010424A"/>
    <w:rsid w:val="0010455D"/>
    <w:rsid w:val="00105143"/>
    <w:rsid w:val="0010677C"/>
    <w:rsid w:val="00106961"/>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3807"/>
    <w:rsid w:val="00143F49"/>
    <w:rsid w:val="0014545C"/>
    <w:rsid w:val="00145896"/>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520"/>
    <w:rsid w:val="001C1D30"/>
    <w:rsid w:val="001C476F"/>
    <w:rsid w:val="001C484E"/>
    <w:rsid w:val="001C4A4E"/>
    <w:rsid w:val="001C6084"/>
    <w:rsid w:val="001C60E7"/>
    <w:rsid w:val="001C6887"/>
    <w:rsid w:val="001C7035"/>
    <w:rsid w:val="001C7AD8"/>
    <w:rsid w:val="001C7C21"/>
    <w:rsid w:val="001D1589"/>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5652"/>
    <w:rsid w:val="001F5F58"/>
    <w:rsid w:val="00204ED7"/>
    <w:rsid w:val="00205C88"/>
    <w:rsid w:val="00206451"/>
    <w:rsid w:val="00206598"/>
    <w:rsid w:val="00206ADB"/>
    <w:rsid w:val="002100D1"/>
    <w:rsid w:val="00210338"/>
    <w:rsid w:val="002130F8"/>
    <w:rsid w:val="002149F2"/>
    <w:rsid w:val="00220138"/>
    <w:rsid w:val="00221344"/>
    <w:rsid w:val="00222924"/>
    <w:rsid w:val="00222EE9"/>
    <w:rsid w:val="0022310B"/>
    <w:rsid w:val="00227F61"/>
    <w:rsid w:val="0023008D"/>
    <w:rsid w:val="0023438F"/>
    <w:rsid w:val="002352BD"/>
    <w:rsid w:val="00236339"/>
    <w:rsid w:val="00236D7E"/>
    <w:rsid w:val="002376C2"/>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41F5"/>
    <w:rsid w:val="00284B99"/>
    <w:rsid w:val="00285826"/>
    <w:rsid w:val="00285BE8"/>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BDB"/>
    <w:rsid w:val="002C6AF2"/>
    <w:rsid w:val="002C7297"/>
    <w:rsid w:val="002C75D8"/>
    <w:rsid w:val="002C776C"/>
    <w:rsid w:val="002D0B0F"/>
    <w:rsid w:val="002D239A"/>
    <w:rsid w:val="002D2F13"/>
    <w:rsid w:val="002D58EC"/>
    <w:rsid w:val="002D6718"/>
    <w:rsid w:val="002E3129"/>
    <w:rsid w:val="002E3F05"/>
    <w:rsid w:val="002E4CDD"/>
    <w:rsid w:val="002F02A4"/>
    <w:rsid w:val="002F3214"/>
    <w:rsid w:val="002F79B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0B2"/>
    <w:rsid w:val="00316454"/>
    <w:rsid w:val="00316D0F"/>
    <w:rsid w:val="003170DE"/>
    <w:rsid w:val="00317344"/>
    <w:rsid w:val="0032027C"/>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FF1"/>
    <w:rsid w:val="003D1641"/>
    <w:rsid w:val="003D1645"/>
    <w:rsid w:val="003D2487"/>
    <w:rsid w:val="003D3468"/>
    <w:rsid w:val="003D35BF"/>
    <w:rsid w:val="003D3B32"/>
    <w:rsid w:val="003D4C59"/>
    <w:rsid w:val="003D55A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355B"/>
    <w:rsid w:val="004951D4"/>
    <w:rsid w:val="00497C2E"/>
    <w:rsid w:val="004A080C"/>
    <w:rsid w:val="004A0ACE"/>
    <w:rsid w:val="004A25D8"/>
    <w:rsid w:val="004A6498"/>
    <w:rsid w:val="004A6DEB"/>
    <w:rsid w:val="004A7445"/>
    <w:rsid w:val="004B0313"/>
    <w:rsid w:val="004B0FE1"/>
    <w:rsid w:val="004B7EDD"/>
    <w:rsid w:val="004C0E88"/>
    <w:rsid w:val="004C2360"/>
    <w:rsid w:val="004C3600"/>
    <w:rsid w:val="004C751E"/>
    <w:rsid w:val="004C7F88"/>
    <w:rsid w:val="004E0B8B"/>
    <w:rsid w:val="004E1CDA"/>
    <w:rsid w:val="004E2EA8"/>
    <w:rsid w:val="004E456B"/>
    <w:rsid w:val="004E473F"/>
    <w:rsid w:val="004E77BB"/>
    <w:rsid w:val="004F10D2"/>
    <w:rsid w:val="004F4F66"/>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67DA"/>
    <w:rsid w:val="00527105"/>
    <w:rsid w:val="0052775B"/>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053"/>
    <w:rsid w:val="005C615C"/>
    <w:rsid w:val="005D0078"/>
    <w:rsid w:val="005D3C97"/>
    <w:rsid w:val="005D3DA3"/>
    <w:rsid w:val="005D50EB"/>
    <w:rsid w:val="005D5EBD"/>
    <w:rsid w:val="005E1C0E"/>
    <w:rsid w:val="005E3DCA"/>
    <w:rsid w:val="005E54CC"/>
    <w:rsid w:val="005E562D"/>
    <w:rsid w:val="005E5D2F"/>
    <w:rsid w:val="005F548E"/>
    <w:rsid w:val="00600275"/>
    <w:rsid w:val="00601F0F"/>
    <w:rsid w:val="00605BE8"/>
    <w:rsid w:val="00606188"/>
    <w:rsid w:val="006107DB"/>
    <w:rsid w:val="006119F5"/>
    <w:rsid w:val="0061224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102E"/>
    <w:rsid w:val="00641B84"/>
    <w:rsid w:val="00645D29"/>
    <w:rsid w:val="006472C5"/>
    <w:rsid w:val="0065225A"/>
    <w:rsid w:val="00661F98"/>
    <w:rsid w:val="0066257A"/>
    <w:rsid w:val="00662B75"/>
    <w:rsid w:val="0066394D"/>
    <w:rsid w:val="00663F8B"/>
    <w:rsid w:val="00670B44"/>
    <w:rsid w:val="00671904"/>
    <w:rsid w:val="00672EA9"/>
    <w:rsid w:val="006762D1"/>
    <w:rsid w:val="00676BBF"/>
    <w:rsid w:val="0068273F"/>
    <w:rsid w:val="006829A9"/>
    <w:rsid w:val="006849BE"/>
    <w:rsid w:val="00685214"/>
    <w:rsid w:val="0068622A"/>
    <w:rsid w:val="0068648A"/>
    <w:rsid w:val="00686574"/>
    <w:rsid w:val="006870AB"/>
    <w:rsid w:val="00693516"/>
    <w:rsid w:val="0069564C"/>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479D"/>
    <w:rsid w:val="0075607E"/>
    <w:rsid w:val="007602E7"/>
    <w:rsid w:val="007607E8"/>
    <w:rsid w:val="007648D2"/>
    <w:rsid w:val="0076569B"/>
    <w:rsid w:val="0076571D"/>
    <w:rsid w:val="00765B55"/>
    <w:rsid w:val="007663BC"/>
    <w:rsid w:val="00767CAA"/>
    <w:rsid w:val="007711DC"/>
    <w:rsid w:val="007719E1"/>
    <w:rsid w:val="00776AF9"/>
    <w:rsid w:val="0077739B"/>
    <w:rsid w:val="00780966"/>
    <w:rsid w:val="00781CF4"/>
    <w:rsid w:val="00784964"/>
    <w:rsid w:val="00785C36"/>
    <w:rsid w:val="00785EDF"/>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4787"/>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1547"/>
    <w:rsid w:val="007F35F7"/>
    <w:rsid w:val="007F3B90"/>
    <w:rsid w:val="007F42BB"/>
    <w:rsid w:val="007F5F60"/>
    <w:rsid w:val="00802654"/>
    <w:rsid w:val="008031A7"/>
    <w:rsid w:val="008040B7"/>
    <w:rsid w:val="00805B2F"/>
    <w:rsid w:val="00805CF4"/>
    <w:rsid w:val="00806E99"/>
    <w:rsid w:val="0080703F"/>
    <w:rsid w:val="00807074"/>
    <w:rsid w:val="00810652"/>
    <w:rsid w:val="0081073A"/>
    <w:rsid w:val="00810F4B"/>
    <w:rsid w:val="00811C2D"/>
    <w:rsid w:val="00811D15"/>
    <w:rsid w:val="00813BA0"/>
    <w:rsid w:val="00813C8A"/>
    <w:rsid w:val="008161EF"/>
    <w:rsid w:val="00817545"/>
    <w:rsid w:val="0082498E"/>
    <w:rsid w:val="00824D05"/>
    <w:rsid w:val="00827FB1"/>
    <w:rsid w:val="00830253"/>
    <w:rsid w:val="00830C7C"/>
    <w:rsid w:val="0083137F"/>
    <w:rsid w:val="00831A56"/>
    <w:rsid w:val="008335DF"/>
    <w:rsid w:val="00833D82"/>
    <w:rsid w:val="00840D9F"/>
    <w:rsid w:val="00841F59"/>
    <w:rsid w:val="00844910"/>
    <w:rsid w:val="00845DCB"/>
    <w:rsid w:val="008508DB"/>
    <w:rsid w:val="0085248F"/>
    <w:rsid w:val="0085570D"/>
    <w:rsid w:val="0085644A"/>
    <w:rsid w:val="0086130A"/>
    <w:rsid w:val="00865632"/>
    <w:rsid w:val="0086695F"/>
    <w:rsid w:val="0086784F"/>
    <w:rsid w:val="00867AFF"/>
    <w:rsid w:val="00871253"/>
    <w:rsid w:val="00871323"/>
    <w:rsid w:val="00871999"/>
    <w:rsid w:val="008723A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F16"/>
    <w:rsid w:val="008F6DF5"/>
    <w:rsid w:val="009027A8"/>
    <w:rsid w:val="00903078"/>
    <w:rsid w:val="00903CE0"/>
    <w:rsid w:val="00903DD6"/>
    <w:rsid w:val="0090420B"/>
    <w:rsid w:val="00904677"/>
    <w:rsid w:val="00905D76"/>
    <w:rsid w:val="00906606"/>
    <w:rsid w:val="00907932"/>
    <w:rsid w:val="009110A7"/>
    <w:rsid w:val="00911EE6"/>
    <w:rsid w:val="00913364"/>
    <w:rsid w:val="00913D41"/>
    <w:rsid w:val="009163B8"/>
    <w:rsid w:val="0091720C"/>
    <w:rsid w:val="00917AC4"/>
    <w:rsid w:val="00920C91"/>
    <w:rsid w:val="00927D0F"/>
    <w:rsid w:val="00930DC5"/>
    <w:rsid w:val="009327AC"/>
    <w:rsid w:val="00934F5F"/>
    <w:rsid w:val="00936768"/>
    <w:rsid w:val="00936A1D"/>
    <w:rsid w:val="009378D8"/>
    <w:rsid w:val="00942D77"/>
    <w:rsid w:val="009436F5"/>
    <w:rsid w:val="0095145C"/>
    <w:rsid w:val="00955D6E"/>
    <w:rsid w:val="00956D19"/>
    <w:rsid w:val="009603F9"/>
    <w:rsid w:val="00962851"/>
    <w:rsid w:val="009634D8"/>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1C65"/>
    <w:rsid w:val="00A71CCD"/>
    <w:rsid w:val="00A7700E"/>
    <w:rsid w:val="00A77AFA"/>
    <w:rsid w:val="00A80232"/>
    <w:rsid w:val="00A80B7E"/>
    <w:rsid w:val="00A8217C"/>
    <w:rsid w:val="00A830F2"/>
    <w:rsid w:val="00A83D13"/>
    <w:rsid w:val="00A87BBF"/>
    <w:rsid w:val="00A92AD9"/>
    <w:rsid w:val="00A94D18"/>
    <w:rsid w:val="00A95A37"/>
    <w:rsid w:val="00A9616E"/>
    <w:rsid w:val="00AA02B7"/>
    <w:rsid w:val="00AA4B23"/>
    <w:rsid w:val="00AA5317"/>
    <w:rsid w:val="00AB42DE"/>
    <w:rsid w:val="00AB4C46"/>
    <w:rsid w:val="00AB539B"/>
    <w:rsid w:val="00AB59E2"/>
    <w:rsid w:val="00AB6A42"/>
    <w:rsid w:val="00AB7B53"/>
    <w:rsid w:val="00AC05D0"/>
    <w:rsid w:val="00AC251C"/>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5CB6"/>
    <w:rsid w:val="00C25D17"/>
    <w:rsid w:val="00C277BB"/>
    <w:rsid w:val="00C320CE"/>
    <w:rsid w:val="00C33E80"/>
    <w:rsid w:val="00C35AD7"/>
    <w:rsid w:val="00C36465"/>
    <w:rsid w:val="00C3745A"/>
    <w:rsid w:val="00C37B27"/>
    <w:rsid w:val="00C40612"/>
    <w:rsid w:val="00C42C69"/>
    <w:rsid w:val="00C45784"/>
    <w:rsid w:val="00C45D5B"/>
    <w:rsid w:val="00C477D1"/>
    <w:rsid w:val="00C47A98"/>
    <w:rsid w:val="00C5025E"/>
    <w:rsid w:val="00C51817"/>
    <w:rsid w:val="00C52EB8"/>
    <w:rsid w:val="00C54E6D"/>
    <w:rsid w:val="00C5789F"/>
    <w:rsid w:val="00C6222C"/>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53C"/>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4AE4"/>
    <w:rsid w:val="00CF6251"/>
    <w:rsid w:val="00CF6D97"/>
    <w:rsid w:val="00D034EF"/>
    <w:rsid w:val="00D0741E"/>
    <w:rsid w:val="00D07D2C"/>
    <w:rsid w:val="00D10F50"/>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94D"/>
    <w:rsid w:val="00D26A01"/>
    <w:rsid w:val="00D3034E"/>
    <w:rsid w:val="00D32B3D"/>
    <w:rsid w:val="00D34A12"/>
    <w:rsid w:val="00D367A0"/>
    <w:rsid w:val="00D3743F"/>
    <w:rsid w:val="00D37B11"/>
    <w:rsid w:val="00D40845"/>
    <w:rsid w:val="00D40B01"/>
    <w:rsid w:val="00D42177"/>
    <w:rsid w:val="00D42536"/>
    <w:rsid w:val="00D42777"/>
    <w:rsid w:val="00D42BE9"/>
    <w:rsid w:val="00D47F62"/>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57F7"/>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0CC6"/>
    <w:rsid w:val="00DE1B68"/>
    <w:rsid w:val="00DE279C"/>
    <w:rsid w:val="00DE29FD"/>
    <w:rsid w:val="00DF22D0"/>
    <w:rsid w:val="00DF3B98"/>
    <w:rsid w:val="00DF69A2"/>
    <w:rsid w:val="00DF73F5"/>
    <w:rsid w:val="00DF7663"/>
    <w:rsid w:val="00E04099"/>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63CB"/>
    <w:rsid w:val="00E90DD1"/>
    <w:rsid w:val="00E92808"/>
    <w:rsid w:val="00E959F5"/>
    <w:rsid w:val="00E95FE8"/>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0D1"/>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0F80"/>
    <w:rsid w:val="00F81ECD"/>
    <w:rsid w:val="00F824EC"/>
    <w:rsid w:val="00F848E5"/>
    <w:rsid w:val="00F86523"/>
    <w:rsid w:val="00F8785E"/>
    <w:rsid w:val="00F87E01"/>
    <w:rsid w:val="00F90948"/>
    <w:rsid w:val="00F90A71"/>
    <w:rsid w:val="00F929B1"/>
    <w:rsid w:val="00F92EC7"/>
    <w:rsid w:val="00F9381C"/>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F0768"/>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787622"/>
  <w15:docId w15:val="{9BA17B41-7D48-46CA-B9E8-3E02DF5D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4C0C35-B7B5-4168-8164-9062C9EE6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9</TotalTime>
  <Pages>31</Pages>
  <Words>9796</Words>
  <Characters>5583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418</cp:revision>
  <dcterms:created xsi:type="dcterms:W3CDTF">2020-10-12T14:12:00Z</dcterms:created>
  <dcterms:modified xsi:type="dcterms:W3CDTF">2021-07-05T11:10:00Z</dcterms:modified>
</cp:coreProperties>
</file>